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w:t>
      </w:r>
      <w:proofErr w:type="gramStart"/>
      <w:r w:rsidR="006409F5" w:rsidRPr="006409F5">
        <w:t>results</w:t>
      </w:r>
      <w:proofErr w:type="gramEnd"/>
      <w:r w:rsidR="006409F5" w:rsidRPr="006409F5">
        <w:t xml:space="preserve"> and major conclusions. Abstract should be in a single paragraph with running sentences. Do not use any subheading or point list within the abstract.</w:t>
      </w:r>
      <w:r w:rsidRPr="00B200BA">
        <w:t xml:space="preserve"> Also, </w:t>
      </w:r>
      <w:proofErr w:type="gramStart"/>
      <w:r w:rsidRPr="00B200BA">
        <w:t>non-standard</w:t>
      </w:r>
      <w:proofErr w:type="gramEnd"/>
      <w:r w:rsidRPr="00B200BA">
        <w:t xml:space="preserve">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41614735" w14:textId="450A7B70"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279,"uris":["http://zotero.org/groups/4443633/items/4RN5I8I2"],"uri":["http://zotero.org/groups/4443633/items/4RN5I8I2"],"itemData":{"id":279,"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90.1%) and Accuracy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90.1%) and Accuracy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621,0.845,0.762})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899,1.114,1.056}), and Naive CPDP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s d={0.743,0.865,0.789})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SI algorithms involve two main processes which are exploration and exploitation</w:t>
      </w:r>
      <w:proofErr w:type="gramStart"/>
      <w:r w:rsidRPr="00061F62">
        <w:rPr>
          <w:rFonts w:ascii="Garamond" w:eastAsia="PMingLiU" w:hAnsi="Garamond" w:cs="Mangal"/>
          <w:spacing w:val="0"/>
          <w:lang w:val="en-IN" w:eastAsia="en-US"/>
        </w:rPr>
        <w:t xml:space="preserve">.  </w:t>
      </w:r>
      <w:proofErr w:type="gramEnd"/>
      <w:r w:rsidRPr="00061F62">
        <w:rPr>
          <w:rFonts w:ascii="Garamond" w:eastAsia="PMingLiU" w:hAnsi="Garamond" w:cs="Mangal"/>
          <w:spacing w:val="0"/>
          <w:lang w:val="en-IN" w:eastAsia="en-US"/>
        </w:rPr>
        <w:t xml:space="preserve">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explotation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w:t>
      </w:r>
      <w:proofErr w:type="gramStart"/>
      <w:r w:rsidRPr="00C07A0F">
        <w:rPr>
          <w:lang w:val="en-US" w:eastAsia="en-IN"/>
        </w:rPr>
        <w:t xml:space="preserve">.  </w:t>
      </w:r>
      <w:proofErr w:type="gramEnd"/>
      <w:r w:rsidRPr="00C07A0F">
        <w:rPr>
          <w:lang w:val="en-US" w:eastAsia="en-IN"/>
        </w:rPr>
        <w:t>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t>Software Defect Prediction (SDP)</w:t>
      </w:r>
    </w:p>
    <w:p w14:paraId="79810018" w14:textId="223DB3F6" w:rsidR="00EF47B4" w:rsidRDefault="00404FB0" w:rsidP="00246A11">
      <w:pPr>
        <w:pStyle w:val="Style1"/>
        <w:tabs>
          <w:tab w:val="left" w:pos="142"/>
        </w:tabs>
        <w:rPr>
          <w:rFonts w:ascii="Garamond" w:eastAsia="PMingLiU" w:hAnsi="Garamond" w:cs="Mangal"/>
          <w:color w:val="000000" w:themeColor="text1"/>
          <w:spacing w:val="0"/>
          <w:lang w:val="en-IN" w:eastAsia="en-US"/>
        </w:rPr>
      </w:pPr>
      <w:r>
        <w:rPr>
          <w:rFonts w:ascii="Garamond" w:eastAsia="PMingLiU" w:hAnsi="Garamond" w:cs="Mangal"/>
          <w:color w:val="000000" w:themeColor="text1"/>
          <w:spacing w:val="0"/>
          <w:lang w:val="en-IN" w:eastAsia="en-US"/>
        </w:rPr>
        <w:t xml:space="preserve">The software is </w:t>
      </w:r>
      <w:r w:rsidRPr="00404FB0">
        <w:rPr>
          <w:rFonts w:ascii="Garamond" w:eastAsia="PMingLiU" w:hAnsi="Garamond" w:cs="Mangal"/>
          <w:color w:val="000000" w:themeColor="text1"/>
          <w:spacing w:val="0"/>
          <w:lang w:val="en-IN" w:eastAsia="en-US"/>
        </w:rPr>
        <w:t xml:space="preserve">exposed </w:t>
      </w:r>
      <w:r>
        <w:rPr>
          <w:rFonts w:ascii="Garamond" w:eastAsia="PMingLiU" w:hAnsi="Garamond" w:cs="Mangal"/>
          <w:color w:val="000000" w:themeColor="text1"/>
          <w:spacing w:val="0"/>
          <w:lang w:val="en-IN" w:eastAsia="en-US"/>
        </w:rPr>
        <w:t>to defect d</w:t>
      </w:r>
      <w:r w:rsidR="008620AE">
        <w:rPr>
          <w:rFonts w:ascii="Garamond" w:eastAsia="PMingLiU" w:hAnsi="Garamond" w:cs="Mangal"/>
          <w:color w:val="000000" w:themeColor="text1"/>
          <w:spacing w:val="0"/>
          <w:lang w:val="en-IN" w:eastAsia="en-US"/>
        </w:rPr>
        <w:t>uring SDLC</w:t>
      </w:r>
      <w:r>
        <w:rPr>
          <w:rFonts w:ascii="Garamond" w:eastAsia="PMingLiU" w:hAnsi="Garamond" w:cs="Mangal"/>
          <w:color w:val="000000" w:themeColor="text1"/>
          <w:spacing w:val="0"/>
          <w:lang w:val="en-IN" w:eastAsia="en-US"/>
        </w:rPr>
        <w:t xml:space="preserve"> stages, </w:t>
      </w:r>
      <w:r w:rsidR="008620AE">
        <w:rPr>
          <w:rFonts w:ascii="Garamond" w:eastAsia="PMingLiU" w:hAnsi="Garamond" w:cs="Mangal"/>
          <w:color w:val="000000" w:themeColor="text1"/>
          <w:spacing w:val="0"/>
          <w:lang w:val="en-IN" w:eastAsia="en-US"/>
        </w:rPr>
        <w:t xml:space="preserve"> </w:t>
      </w:r>
      <w:r w:rsidR="008A65E1">
        <w:rPr>
          <w:rFonts w:ascii="Garamond" w:eastAsia="PMingLiU" w:hAnsi="Garamond" w:cs="Mangal"/>
          <w:color w:val="000000" w:themeColor="text1"/>
          <w:spacing w:val="0"/>
          <w:lang w:val="en-IN" w:eastAsia="en-US"/>
        </w:rPr>
        <w:t xml:space="preserve">defect could be arise from the ambiguity of the requirements due to the </w:t>
      </w:r>
      <w:r w:rsidR="008A65E1" w:rsidRPr="008620AE">
        <w:rPr>
          <w:rFonts w:ascii="Garamond" w:eastAsia="PMingLiU" w:hAnsi="Garamond" w:cs="Mangal"/>
          <w:color w:val="000000" w:themeColor="text1"/>
          <w:spacing w:val="0"/>
          <w:lang w:val="en-IN" w:eastAsia="en-US"/>
        </w:rPr>
        <w:t>miscommunication</w:t>
      </w:r>
      <w:r w:rsidR="008A65E1">
        <w:rPr>
          <w:rFonts w:ascii="Garamond" w:eastAsia="PMingLiU" w:hAnsi="Garamond" w:cs="Mangal"/>
          <w:color w:val="000000" w:themeColor="text1"/>
          <w:spacing w:val="0"/>
          <w:lang w:val="en-IN" w:eastAsia="en-US"/>
        </w:rPr>
        <w:t xml:space="preserve"> in the </w:t>
      </w:r>
      <w:r w:rsidR="008A65E1" w:rsidRPr="008620AE">
        <w:rPr>
          <w:rFonts w:ascii="Garamond" w:eastAsia="PMingLiU" w:hAnsi="Garamond" w:cs="Mangal"/>
          <w:color w:val="000000" w:themeColor="text1"/>
          <w:spacing w:val="0"/>
          <w:lang w:val="en-IN" w:eastAsia="en-US"/>
        </w:rPr>
        <w:t>requirements elicitation</w:t>
      </w:r>
      <w:r w:rsidR="008A65E1">
        <w:rPr>
          <w:rFonts w:ascii="Garamond" w:eastAsia="PMingLiU" w:hAnsi="Garamond" w:cs="Mangal"/>
          <w:color w:val="000000" w:themeColor="text1"/>
          <w:spacing w:val="0"/>
          <w:lang w:val="en-IN" w:eastAsia="en-US"/>
        </w:rPr>
        <w:t xml:space="preserve"> stage,</w:t>
      </w:r>
      <w:r w:rsidR="00362916">
        <w:rPr>
          <w:rFonts w:ascii="Garamond" w:eastAsia="PMingLiU" w:hAnsi="Garamond" w:cs="Mangal"/>
          <w:color w:val="000000" w:themeColor="text1"/>
          <w:spacing w:val="0"/>
          <w:lang w:val="en-IN" w:eastAsia="en-US"/>
        </w:rPr>
        <w:t xml:space="preserve"> </w:t>
      </w:r>
      <w:r w:rsidR="00362916" w:rsidRPr="008620AE">
        <w:rPr>
          <w:rFonts w:ascii="Garamond" w:eastAsia="PMingLiU" w:hAnsi="Garamond" w:cs="Mangal"/>
          <w:color w:val="000000" w:themeColor="text1"/>
          <w:spacing w:val="0"/>
          <w:lang w:val="en-IN" w:eastAsia="en-US"/>
        </w:rPr>
        <w:t xml:space="preserve">lack of </w:t>
      </w:r>
      <w:r w:rsidR="00362916">
        <w:rPr>
          <w:rFonts w:ascii="Garamond" w:eastAsia="PMingLiU" w:hAnsi="Garamond" w:cs="Mangal"/>
          <w:color w:val="000000" w:themeColor="text1"/>
          <w:spacing w:val="0"/>
          <w:lang w:val="en-IN" w:eastAsia="en-US"/>
        </w:rPr>
        <w:t>experience</w:t>
      </w:r>
      <w:r w:rsidR="00362916" w:rsidRPr="008620AE">
        <w:rPr>
          <w:rFonts w:ascii="Garamond" w:eastAsia="PMingLiU" w:hAnsi="Garamond" w:cs="Mangal"/>
          <w:color w:val="000000" w:themeColor="text1"/>
          <w:spacing w:val="0"/>
          <w:lang w:val="en-IN" w:eastAsia="en-US"/>
        </w:rPr>
        <w:t xml:space="preserve"> in the domain</w:t>
      </w:r>
      <w:r w:rsidR="00362916">
        <w:rPr>
          <w:rFonts w:ascii="Garamond" w:eastAsia="PMingLiU" w:hAnsi="Garamond" w:cs="Mangal"/>
          <w:color w:val="000000" w:themeColor="text1"/>
          <w:spacing w:val="0"/>
          <w:lang w:val="en-IN" w:eastAsia="en-US"/>
        </w:rPr>
        <w:t xml:space="preserve">, involving developers with poor technical </w:t>
      </w:r>
      <w:r w:rsidR="00EE12C8">
        <w:rPr>
          <w:rFonts w:ascii="Garamond" w:eastAsia="PMingLiU" w:hAnsi="Garamond" w:cs="Mangal"/>
          <w:color w:val="000000" w:themeColor="text1"/>
          <w:spacing w:val="0"/>
          <w:lang w:val="en-IN" w:eastAsia="en-US"/>
        </w:rPr>
        <w:t xml:space="preserve">and programming </w:t>
      </w:r>
      <w:r w:rsidR="00362916">
        <w:rPr>
          <w:rFonts w:ascii="Garamond" w:eastAsia="PMingLiU" w:hAnsi="Garamond" w:cs="Mangal"/>
          <w:color w:val="000000" w:themeColor="text1"/>
          <w:spacing w:val="0"/>
          <w:lang w:val="en-IN" w:eastAsia="en-US"/>
        </w:rPr>
        <w:t xml:space="preserve">skills and so forth </w:t>
      </w:r>
      <w:r w:rsidR="00362916">
        <w:rPr>
          <w:rFonts w:ascii="Garamond" w:eastAsia="PMingLiU" w:hAnsi="Garamond" w:cs="Mangal"/>
          <w:color w:val="000000" w:themeColor="text1"/>
          <w:spacing w:val="0"/>
          <w:lang w:val="en-IN" w:eastAsia="en-US"/>
        </w:rPr>
        <w:fldChar w:fldCharType="begin"/>
      </w:r>
      <w:r w:rsidR="00362916">
        <w:rPr>
          <w:rFonts w:ascii="Garamond" w:eastAsia="PMingLiU" w:hAnsi="Garamond" w:cs="Mangal"/>
          <w:color w:val="000000" w:themeColor="text1"/>
          <w:spacing w:val="0"/>
          <w:lang w:val="en-IN" w:eastAsia="en-US"/>
        </w:rPr>
        <w:instrText xml:space="preserve"> ADDIN ZOTERO_ITEM CSL_CITATION {"citationID":"QFeqvnYC","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Pr>
          <w:rFonts w:ascii="Garamond" w:eastAsia="PMingLiU" w:hAnsi="Garamond" w:cs="Mangal"/>
          <w:color w:val="000000" w:themeColor="text1"/>
          <w:spacing w:val="0"/>
          <w:lang w:val="en-IN" w:eastAsia="en-US"/>
        </w:rPr>
        <w:fldChar w:fldCharType="separate"/>
      </w:r>
      <w:r w:rsidR="00362916" w:rsidRPr="00362916">
        <w:rPr>
          <w:rFonts w:ascii="Garamond" w:hAnsi="Garamond"/>
        </w:rPr>
        <w:t>[3]</w:t>
      </w:r>
      <w:r w:rsidR="00362916">
        <w:rPr>
          <w:rFonts w:ascii="Garamond" w:eastAsia="PMingLiU" w:hAnsi="Garamond" w:cs="Mangal"/>
          <w:color w:val="000000" w:themeColor="text1"/>
          <w:spacing w:val="0"/>
          <w:lang w:val="en-IN" w:eastAsia="en-US"/>
        </w:rPr>
        <w:fldChar w:fldCharType="end"/>
      </w:r>
      <w:r w:rsidR="00362916">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 xml:space="preserve">Delivering a </w:t>
      </w:r>
      <w:r w:rsidR="00672A6D">
        <w:rPr>
          <w:rFonts w:ascii="Garamond" w:eastAsia="PMingLiU" w:hAnsi="Garamond" w:cs="Mangal"/>
          <w:color w:val="000000" w:themeColor="text1"/>
          <w:spacing w:val="0"/>
          <w:lang w:val="en-IN" w:eastAsia="en-US"/>
        </w:rPr>
        <w:lastRenderedPageBreak/>
        <w:t xml:space="preserve">software with defect will </w:t>
      </w:r>
      <w:r w:rsidR="00EE12C8" w:rsidRPr="00672A6D">
        <w:rPr>
          <w:rFonts w:ascii="Garamond" w:eastAsia="PMingLiU" w:hAnsi="Garamond" w:cs="Mangal"/>
          <w:color w:val="000000" w:themeColor="text1"/>
          <w:spacing w:val="0"/>
          <w:lang w:val="en-IN" w:eastAsia="en-US"/>
        </w:rPr>
        <w:t>cause</w:t>
      </w:r>
      <w:r w:rsidR="00EE12C8">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huge losses</w:t>
      </w:r>
      <w:r w:rsidR="00EE12C8">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ToKYPIXQ","properties":{"formattedCitation":"[11]","plainCitation":"[11]","noteIndex":0},"citationItems":[{"id":231,"uris":["http://zotero.org/groups/4443633/items/6SL9GIAE"],"uri":["http://zotero.org/groups/4443633/items/6SL9GIAE"],"itemData":{"id":231,"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Pr>
          <w:rFonts w:ascii="Garamond" w:eastAsia="PMingLiU" w:hAnsi="Garamond" w:cs="Mangal"/>
          <w:color w:val="000000" w:themeColor="text1"/>
          <w:spacing w:val="0"/>
          <w:lang w:val="en-IN" w:eastAsia="en-US"/>
        </w:rPr>
        <w:fldChar w:fldCharType="separate"/>
      </w:r>
      <w:r w:rsidR="00026FE4" w:rsidRPr="00026FE4">
        <w:rPr>
          <w:rFonts w:ascii="Garamond" w:hAnsi="Garamond"/>
        </w:rPr>
        <w:t>[11]</w:t>
      </w:r>
      <w:r w:rsidR="00EE12C8">
        <w:rPr>
          <w:rFonts w:ascii="Garamond" w:eastAsia="PMingLiU" w:hAnsi="Garamond" w:cs="Mangal"/>
          <w:color w:val="000000" w:themeColor="text1"/>
          <w:spacing w:val="0"/>
          <w:lang w:val="en-IN" w:eastAsia="en-US"/>
        </w:rPr>
        <w:fldChar w:fldCharType="end"/>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Customers satisfaction is an important issue </w:t>
      </w:r>
      <w:r w:rsidR="00EE12C8">
        <w:rPr>
          <w:rFonts w:ascii="Garamond" w:eastAsia="PMingLiU" w:hAnsi="Garamond" w:cs="Mangal"/>
          <w:color w:val="000000" w:themeColor="text1"/>
          <w:spacing w:val="0"/>
          <w:lang w:val="en-IN" w:eastAsia="en-US"/>
        </w:rPr>
        <w:t xml:space="preserve">for any product, </w:t>
      </w:r>
      <w:r w:rsidR="00672A6D" w:rsidRPr="00672A6D">
        <w:rPr>
          <w:rFonts w:ascii="Garamond" w:eastAsia="PMingLiU" w:hAnsi="Garamond" w:cs="Mangal"/>
          <w:color w:val="000000" w:themeColor="text1"/>
          <w:spacing w:val="0"/>
          <w:lang w:val="en-IN" w:eastAsia="en-US"/>
        </w:rPr>
        <w:t xml:space="preserve">Therefore, </w:t>
      </w:r>
      <w:r w:rsidR="00EE12C8">
        <w:rPr>
          <w:rFonts w:ascii="Garamond" w:eastAsia="PMingLiU" w:hAnsi="Garamond" w:cs="Mangal"/>
          <w:color w:val="000000" w:themeColor="text1"/>
          <w:spacing w:val="0"/>
          <w:lang w:val="en-IN" w:eastAsia="en-US"/>
        </w:rPr>
        <w:t>to deliver a</w:t>
      </w:r>
      <w:r w:rsidR="00672A6D" w:rsidRPr="00672A6D">
        <w:rPr>
          <w:rFonts w:ascii="Garamond" w:eastAsia="PMingLiU" w:hAnsi="Garamond" w:cs="Mangal"/>
          <w:color w:val="000000" w:themeColor="text1"/>
          <w:spacing w:val="0"/>
          <w:lang w:val="en-IN" w:eastAsia="en-US"/>
        </w:rPr>
        <w:t xml:space="preserve"> high quality software</w:t>
      </w:r>
      <w:r w:rsidR="00EE12C8">
        <w:rPr>
          <w:rFonts w:ascii="Garamond" w:eastAsia="PMingLiU" w:hAnsi="Garamond" w:cs="Mangal"/>
          <w:color w:val="000000" w:themeColor="text1"/>
          <w:spacing w:val="0"/>
          <w:lang w:val="en-IN" w:eastAsia="en-US"/>
        </w:rPr>
        <w:t xml:space="preserve">, the software </w:t>
      </w:r>
      <w:r w:rsidR="00672A6D" w:rsidRPr="00672A6D">
        <w:rPr>
          <w:rFonts w:ascii="Garamond" w:eastAsia="PMingLiU" w:hAnsi="Garamond" w:cs="Mangal"/>
          <w:color w:val="000000" w:themeColor="text1"/>
          <w:spacing w:val="0"/>
          <w:lang w:val="en-IN" w:eastAsia="en-US"/>
        </w:rPr>
        <w:t xml:space="preserve"> has to be </w:t>
      </w:r>
      <w:r w:rsidR="00EE12C8">
        <w:rPr>
          <w:rFonts w:ascii="Garamond" w:eastAsia="PMingLiU" w:hAnsi="Garamond" w:cs="Mangal"/>
          <w:color w:val="000000" w:themeColor="text1"/>
          <w:spacing w:val="0"/>
          <w:lang w:val="en-IN" w:eastAsia="en-US"/>
        </w:rPr>
        <w:t>achieve</w:t>
      </w:r>
      <w:r w:rsidR="00672A6D" w:rsidRPr="00672A6D">
        <w:rPr>
          <w:rFonts w:ascii="Garamond" w:eastAsia="PMingLiU" w:hAnsi="Garamond" w:cs="Mangal"/>
          <w:color w:val="000000" w:themeColor="text1"/>
          <w:spacing w:val="0"/>
          <w:lang w:val="en-IN" w:eastAsia="en-US"/>
        </w:rPr>
        <w:t xml:space="preserve"> customer</w:t>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requirements, </w:t>
      </w:r>
      <w:r w:rsidR="00EE12C8">
        <w:rPr>
          <w:rFonts w:ascii="Garamond" w:eastAsia="PMingLiU" w:hAnsi="Garamond" w:cs="Mangal"/>
          <w:color w:val="000000" w:themeColor="text1"/>
          <w:spacing w:val="0"/>
          <w:lang w:val="en-IN" w:eastAsia="en-US"/>
        </w:rPr>
        <w:t xml:space="preserve">and </w:t>
      </w:r>
      <w:r w:rsidR="00672A6D" w:rsidRPr="00672A6D">
        <w:rPr>
          <w:rFonts w:ascii="Garamond" w:eastAsia="PMingLiU" w:hAnsi="Garamond" w:cs="Mangal"/>
          <w:color w:val="000000" w:themeColor="text1"/>
          <w:spacing w:val="0"/>
          <w:lang w:val="en-IN" w:eastAsia="en-US"/>
        </w:rPr>
        <w:t>develop</w:t>
      </w:r>
      <w:r w:rsidR="00755EE0">
        <w:rPr>
          <w:rFonts w:ascii="Garamond" w:eastAsia="PMingLiU" w:hAnsi="Garamond" w:cs="Mangal"/>
          <w:color w:val="000000" w:themeColor="text1"/>
          <w:spacing w:val="0"/>
          <w:lang w:val="en-IN" w:eastAsia="en-US"/>
        </w:rPr>
        <w:t xml:space="preserve">ed within </w:t>
      </w:r>
      <w:r w:rsidR="00672A6D" w:rsidRPr="00672A6D">
        <w:rPr>
          <w:rFonts w:ascii="Garamond" w:eastAsia="PMingLiU" w:hAnsi="Garamond" w:cs="Mangal"/>
          <w:color w:val="000000" w:themeColor="text1"/>
          <w:spacing w:val="0"/>
          <w:lang w:val="en-IN" w:eastAsia="en-US"/>
        </w:rPr>
        <w:t xml:space="preserve">the </w:t>
      </w:r>
      <w:r w:rsidR="00755EE0">
        <w:rPr>
          <w:rFonts w:ascii="Garamond" w:eastAsia="PMingLiU" w:hAnsi="Garamond" w:cs="Mangal"/>
          <w:color w:val="000000" w:themeColor="text1"/>
          <w:spacing w:val="0"/>
          <w:lang w:val="en-IN" w:eastAsia="en-US"/>
        </w:rPr>
        <w:t>available</w:t>
      </w:r>
      <w:r w:rsidR="00672A6D" w:rsidRPr="00672A6D">
        <w:rPr>
          <w:rFonts w:ascii="Garamond" w:eastAsia="PMingLiU" w:hAnsi="Garamond" w:cs="Mangal"/>
          <w:color w:val="000000" w:themeColor="text1"/>
          <w:spacing w:val="0"/>
          <w:lang w:val="en-IN" w:eastAsia="en-US"/>
        </w:rPr>
        <w:t xml:space="preserve"> budget, time </w:t>
      </w:r>
      <w:r w:rsidR="00755EE0">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QRCtRIm","properties":{"formattedCitation":"[12]","plainCitation":"[12]","noteIndex":0},"citationItems":[{"id":594,"uris":["http://zotero.org/groups/4443633/items/SK33X7KM"],"uri":["http://zotero.org/groups/4443633/items/SK33X7KM"],"itemData":{"id":594,"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Pr>
          <w:rFonts w:ascii="Garamond" w:eastAsia="PMingLiU" w:hAnsi="Garamond" w:cs="Mangal"/>
          <w:color w:val="000000" w:themeColor="text1"/>
          <w:spacing w:val="0"/>
          <w:lang w:val="en-IN" w:eastAsia="en-US"/>
        </w:rPr>
        <w:fldChar w:fldCharType="separate"/>
      </w:r>
      <w:r w:rsidR="00026FE4" w:rsidRPr="00026FE4">
        <w:rPr>
          <w:rFonts w:ascii="Garamond" w:hAnsi="Garamond"/>
        </w:rPr>
        <w:t>[12]</w:t>
      </w:r>
      <w:r w:rsidR="00755EE0">
        <w:rPr>
          <w:rFonts w:ascii="Garamond" w:eastAsia="PMingLiU" w:hAnsi="Garamond" w:cs="Mangal"/>
          <w:color w:val="000000" w:themeColor="text1"/>
          <w:spacing w:val="0"/>
          <w:lang w:val="en-IN" w:eastAsia="en-US"/>
        </w:rPr>
        <w:fldChar w:fldCharType="end"/>
      </w:r>
      <w:r w:rsidR="00755EE0">
        <w:rPr>
          <w:rFonts w:ascii="Garamond" w:eastAsia="PMingLiU" w:hAnsi="Garamond" w:cs="Mangal"/>
          <w:color w:val="000000" w:themeColor="text1"/>
          <w:spacing w:val="0"/>
          <w:lang w:val="en-IN" w:eastAsia="en-US"/>
        </w:rPr>
        <w:t xml:space="preserve">. </w:t>
      </w:r>
      <w:r w:rsidR="008027F7" w:rsidRPr="002405D7">
        <w:rPr>
          <w:rFonts w:ascii="Garamond" w:eastAsia="PMingLiU" w:hAnsi="Garamond" w:cs="Mangal"/>
          <w:color w:val="000000" w:themeColor="text1"/>
          <w:spacing w:val="0"/>
          <w:lang w:val="en-IN" w:eastAsia="en-US"/>
        </w:rPr>
        <w:t>SDP</w:t>
      </w:r>
      <w:r w:rsidR="008027F7" w:rsidRPr="002405D7">
        <w:rPr>
          <w:rFonts w:ascii="Garamond" w:eastAsia="PMingLiU" w:hAnsi="Garamond" w:cs="Mangal"/>
          <w:color w:val="000000" w:themeColor="text1"/>
          <w:spacing w:val="0"/>
          <w:lang w:val="en-IN" w:eastAsia="en-US"/>
        </w:rPr>
        <w:t xml:space="preserve"> is </w:t>
      </w:r>
      <w:r w:rsidR="008027F7" w:rsidRPr="002405D7">
        <w:rPr>
          <w:rFonts w:ascii="Garamond" w:eastAsia="PMingLiU" w:hAnsi="Garamond" w:cs="Mangal"/>
          <w:color w:val="000000" w:themeColor="text1"/>
          <w:spacing w:val="0"/>
          <w:lang w:val="en-IN" w:eastAsia="en-US"/>
        </w:rPr>
        <w:t>important</w:t>
      </w:r>
      <w:r w:rsidR="008027F7" w:rsidRPr="002405D7">
        <w:rPr>
          <w:rFonts w:ascii="Garamond" w:eastAsia="PMingLiU" w:hAnsi="Garamond" w:cs="Mangal"/>
          <w:color w:val="000000" w:themeColor="text1"/>
          <w:spacing w:val="0"/>
          <w:lang w:val="en-IN" w:eastAsia="en-US"/>
        </w:rPr>
        <w:t xml:space="preserve"> before testing operations take place</w:t>
      </w:r>
      <w:r w:rsidR="008027F7" w:rsidRPr="002405D7">
        <w:rPr>
          <w:rFonts w:ascii="Garamond" w:eastAsia="PMingLiU" w:hAnsi="Garamond" w:cs="Mangal"/>
          <w:color w:val="000000" w:themeColor="text1"/>
          <w:spacing w:val="0"/>
          <w:lang w:val="en-IN" w:eastAsia="en-US"/>
        </w:rPr>
        <w:t xml:space="preserve"> </w:t>
      </w:r>
      <w:r w:rsidR="008027F7" w:rsidRPr="002405D7">
        <w:rPr>
          <w:rFonts w:ascii="Garamond" w:eastAsia="PMingLiU" w:hAnsi="Garamond" w:cs="Mangal"/>
          <w:color w:val="000000" w:themeColor="text1"/>
          <w:spacing w:val="0"/>
          <w:lang w:val="en-IN" w:eastAsia="en-US"/>
        </w:rPr>
        <w:fldChar w:fldCharType="begin"/>
      </w:r>
      <w:r w:rsidR="008027F7" w:rsidRPr="002405D7">
        <w:rPr>
          <w:rFonts w:ascii="Garamond" w:eastAsia="PMingLiU" w:hAnsi="Garamond" w:cs="Mangal"/>
          <w:color w:val="000000" w:themeColor="text1"/>
          <w:spacing w:val="0"/>
          <w:lang w:val="en-IN" w:eastAsia="en-US"/>
        </w:rPr>
        <w:instrText xml:space="preserve"> ADDIN ZOTERO_ITEM CSL_CITATION {"citationID":"awSv473N","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2405D7">
        <w:rPr>
          <w:rFonts w:ascii="Garamond" w:eastAsia="PMingLiU" w:hAnsi="Garamond" w:cs="Mangal"/>
          <w:color w:val="000000" w:themeColor="text1"/>
          <w:spacing w:val="0"/>
          <w:lang w:val="en-IN" w:eastAsia="en-US"/>
        </w:rPr>
        <w:fldChar w:fldCharType="separate"/>
      </w:r>
      <w:r w:rsidR="008027F7" w:rsidRPr="002405D7">
        <w:rPr>
          <w:rFonts w:ascii="Garamond" w:eastAsia="PMingLiU" w:hAnsi="Garamond" w:cs="Mangal"/>
          <w:color w:val="000000" w:themeColor="text1"/>
          <w:spacing w:val="0"/>
          <w:lang w:val="en-IN" w:eastAsia="en-US"/>
        </w:rPr>
        <w:t>[3]</w:t>
      </w:r>
      <w:r w:rsidR="008027F7" w:rsidRPr="002405D7">
        <w:rPr>
          <w:rFonts w:ascii="Garamond" w:eastAsia="PMingLiU" w:hAnsi="Garamond" w:cs="Mangal"/>
          <w:color w:val="000000" w:themeColor="text1"/>
          <w:spacing w:val="0"/>
          <w:lang w:val="en-IN" w:eastAsia="en-US"/>
        </w:rPr>
        <w:fldChar w:fldCharType="end"/>
      </w:r>
      <w:r w:rsidR="008027F7" w:rsidRPr="002405D7">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w:t>
      </w:r>
      <w:r w:rsidR="00026FE4" w:rsidRPr="00026FE4">
        <w:rPr>
          <w:rFonts w:ascii="Garamond" w:eastAsia="PMingLiU" w:hAnsi="Garamond" w:cs="Mangal"/>
          <w:color w:val="000000" w:themeColor="text1"/>
          <w:spacing w:val="0"/>
          <w:lang w:val="en-IN" w:eastAsia="en-US"/>
        </w:rPr>
        <w:t xml:space="preserve">Software Quality Assurance (SQA) task consumes (30% - 90%) of </w:t>
      </w:r>
      <w:r w:rsidR="00246A11">
        <w:rPr>
          <w:rFonts w:ascii="Garamond" w:eastAsia="PMingLiU" w:hAnsi="Garamond" w:cs="Mangal"/>
          <w:color w:val="000000" w:themeColor="text1"/>
          <w:spacing w:val="0"/>
          <w:lang w:val="en-IN" w:eastAsia="en-US"/>
        </w:rPr>
        <w:t xml:space="preserve">the </w:t>
      </w:r>
      <w:r w:rsidR="00026FE4" w:rsidRPr="00026FE4">
        <w:rPr>
          <w:rFonts w:ascii="Garamond" w:eastAsia="PMingLiU" w:hAnsi="Garamond" w:cs="Mangal"/>
          <w:color w:val="000000" w:themeColor="text1"/>
          <w:spacing w:val="0"/>
          <w:lang w:val="en-IN" w:eastAsia="en-US"/>
        </w:rPr>
        <w:t>budget</w:t>
      </w:r>
      <w:r w:rsidR="00246A11">
        <w:rPr>
          <w:rFonts w:ascii="Garamond" w:eastAsia="PMingLiU" w:hAnsi="Garamond" w:cs="Mangal"/>
          <w:color w:val="000000" w:themeColor="text1"/>
          <w:spacing w:val="0"/>
          <w:lang w:val="en-IN" w:eastAsia="en-US"/>
        </w:rPr>
        <w:t xml:space="preserve"> of the software project</w:t>
      </w:r>
      <w:r w:rsidR="00026FE4" w:rsidRPr="00026FE4">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n3HS2Ibj","properties":{"formattedCitation":"[13]","plainCitation":"[13]","noteIndex":0},"citationItems":[{"id":601,"uris":["http://zotero.org/groups/4443633/items/WNR3HVTF"],"uri":["http://zotero.org/groups/4443633/items/WNR3HVTF"],"itemData":{"id":601,"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Pr>
          <w:rFonts w:ascii="Garamond" w:eastAsia="PMingLiU" w:hAnsi="Garamond" w:cs="Mangal"/>
          <w:color w:val="000000" w:themeColor="text1"/>
          <w:spacing w:val="0"/>
          <w:lang w:val="en-IN" w:eastAsia="en-US"/>
        </w:rPr>
        <w:fldChar w:fldCharType="separate"/>
      </w:r>
      <w:r w:rsidR="00246A11" w:rsidRPr="00246A11">
        <w:rPr>
          <w:rFonts w:ascii="Garamond" w:hAnsi="Garamond"/>
        </w:rPr>
        <w:t>[13]</w:t>
      </w:r>
      <w:r w:rsidR="00246A11">
        <w:rPr>
          <w:rFonts w:ascii="Garamond" w:eastAsia="PMingLiU" w:hAnsi="Garamond" w:cs="Mangal"/>
          <w:color w:val="000000" w:themeColor="text1"/>
          <w:spacing w:val="0"/>
          <w:lang w:val="en-IN" w:eastAsia="en-US"/>
        </w:rPr>
        <w:fldChar w:fldCharType="end"/>
      </w:r>
      <w:r w:rsidR="00026FE4" w:rsidRPr="00026FE4">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Therefore, </w:t>
      </w:r>
      <w:r w:rsidR="008027F7" w:rsidRPr="002405D7">
        <w:rPr>
          <w:rFonts w:ascii="Garamond" w:eastAsia="PMingLiU" w:hAnsi="Garamond" w:cs="Mangal"/>
          <w:color w:val="000000" w:themeColor="text1"/>
          <w:spacing w:val="0"/>
          <w:lang w:val="en-IN" w:eastAsia="en-US"/>
        </w:rPr>
        <w:t>I</w:t>
      </w:r>
      <w:r w:rsidR="008027F7" w:rsidRPr="002405D7">
        <w:rPr>
          <w:rFonts w:ascii="Garamond" w:eastAsia="PMingLiU" w:hAnsi="Garamond" w:cs="Mangal"/>
          <w:color w:val="000000" w:themeColor="text1"/>
          <w:spacing w:val="0"/>
          <w:lang w:val="en-IN" w:eastAsia="en-US"/>
        </w:rPr>
        <w:t xml:space="preserve">dentifying </w:t>
      </w:r>
      <w:r w:rsidR="00246A11">
        <w:rPr>
          <w:rFonts w:ascii="Garamond" w:eastAsia="PMingLiU" w:hAnsi="Garamond" w:cs="Mangal"/>
          <w:color w:val="000000" w:themeColor="text1"/>
          <w:spacing w:val="0"/>
          <w:lang w:val="en-IN" w:eastAsia="en-US"/>
        </w:rPr>
        <w:t>defective</w:t>
      </w:r>
      <w:r w:rsidR="008027F7" w:rsidRPr="002405D7">
        <w:rPr>
          <w:rFonts w:ascii="Garamond" w:eastAsia="PMingLiU" w:hAnsi="Garamond" w:cs="Mangal"/>
          <w:color w:val="000000" w:themeColor="text1"/>
          <w:spacing w:val="0"/>
          <w:lang w:val="en-IN" w:eastAsia="en-US"/>
        </w:rPr>
        <w:t xml:space="preserve"> modules and</w:t>
      </w:r>
      <w:r w:rsidR="008027F7" w:rsidRPr="002405D7">
        <w:rPr>
          <w:rFonts w:ascii="Garamond" w:eastAsia="PMingLiU" w:hAnsi="Garamond" w:cs="Mangal"/>
          <w:color w:val="000000" w:themeColor="text1"/>
          <w:spacing w:val="0"/>
          <w:lang w:val="en-IN" w:eastAsia="en-US"/>
        </w:rPr>
        <w:t xml:space="preserve"> managing</w:t>
      </w:r>
      <w:r w:rsidR="008027F7" w:rsidRPr="002405D7">
        <w:rPr>
          <w:rFonts w:ascii="Garamond" w:eastAsia="PMingLiU" w:hAnsi="Garamond" w:cs="Mangal"/>
          <w:color w:val="000000" w:themeColor="text1"/>
          <w:spacing w:val="0"/>
          <w:lang w:val="en-IN" w:eastAsia="en-US"/>
        </w:rPr>
        <w:t xml:space="preserve"> the defects in the software </w:t>
      </w:r>
      <w:r w:rsidR="002405D7">
        <w:rPr>
          <w:rFonts w:ascii="Garamond" w:eastAsia="PMingLiU" w:hAnsi="Garamond" w:cs="Mangal"/>
          <w:color w:val="000000" w:themeColor="text1"/>
          <w:spacing w:val="0"/>
          <w:lang w:val="en-IN" w:eastAsia="en-US"/>
        </w:rPr>
        <w:t>will</w:t>
      </w:r>
      <w:r w:rsidR="008027F7" w:rsidRPr="002405D7">
        <w:rPr>
          <w:rFonts w:ascii="Garamond" w:eastAsia="PMingLiU" w:hAnsi="Garamond" w:cs="Mangal"/>
          <w:color w:val="000000" w:themeColor="text1"/>
          <w:spacing w:val="0"/>
          <w:lang w:val="en-IN" w:eastAsia="en-US"/>
        </w:rPr>
        <w:t xml:space="preserve"> improves the </w:t>
      </w:r>
      <w:r w:rsidR="008027F7" w:rsidRPr="00CC0FBB">
        <w:rPr>
          <w:rFonts w:ascii="Garamond" w:eastAsia="PMingLiU" w:hAnsi="Garamond" w:cs="Mangal"/>
          <w:color w:val="000000" w:themeColor="text1"/>
          <w:spacing w:val="0"/>
          <w:lang w:val="en-IN" w:eastAsia="en-US"/>
        </w:rPr>
        <w:t>testing process</w:t>
      </w:r>
      <w:r w:rsidR="00246A11">
        <w:rPr>
          <w:rFonts w:ascii="Garamond" w:eastAsia="PMingLiU" w:hAnsi="Garamond" w:cs="Mangal"/>
          <w:color w:val="000000" w:themeColor="text1"/>
          <w:spacing w:val="0"/>
          <w:lang w:val="en-IN" w:eastAsia="en-US"/>
        </w:rPr>
        <w:t>, where</w:t>
      </w:r>
      <w:r w:rsidR="008027F7" w:rsidRPr="00CC0FBB">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t>it</w:t>
      </w:r>
      <w:r w:rsidR="008027F7" w:rsidRPr="00CC0FBB">
        <w:rPr>
          <w:rFonts w:ascii="Garamond" w:eastAsia="PMingLiU" w:hAnsi="Garamond" w:cs="Mangal"/>
          <w:color w:val="000000" w:themeColor="text1"/>
          <w:spacing w:val="0"/>
          <w:lang w:val="en-IN" w:eastAsia="en-US"/>
        </w:rPr>
        <w:t xml:space="preserve"> focus on </w:t>
      </w:r>
      <w:r w:rsidR="00244367" w:rsidRPr="00CC0FBB">
        <w:rPr>
          <w:rFonts w:ascii="Garamond" w:eastAsia="PMingLiU" w:hAnsi="Garamond" w:cs="Mangal"/>
          <w:color w:val="000000" w:themeColor="text1"/>
          <w:spacing w:val="0"/>
          <w:lang w:val="en-IN" w:eastAsia="en-US"/>
        </w:rPr>
        <w:t>modules</w:t>
      </w:r>
      <w:r w:rsidR="008027F7" w:rsidRPr="00CC0FBB">
        <w:rPr>
          <w:rFonts w:ascii="Garamond" w:eastAsia="PMingLiU" w:hAnsi="Garamond" w:cs="Mangal"/>
          <w:color w:val="000000" w:themeColor="text1"/>
          <w:spacing w:val="0"/>
          <w:lang w:val="en-IN" w:eastAsia="en-US"/>
        </w:rPr>
        <w:t xml:space="preserve"> that are more </w:t>
      </w:r>
      <w:r w:rsidR="002405D7" w:rsidRPr="00CC0FBB">
        <w:rPr>
          <w:rFonts w:ascii="Garamond" w:eastAsia="PMingLiU" w:hAnsi="Garamond" w:cs="Mangal"/>
          <w:color w:val="000000" w:themeColor="text1"/>
          <w:spacing w:val="0"/>
          <w:lang w:val="en-IN" w:eastAsia="en-US"/>
        </w:rPr>
        <w:t>expected</w:t>
      </w:r>
      <w:r w:rsidR="002405D7">
        <w:rPr>
          <w:rFonts w:ascii="Garamond" w:eastAsia="PMingLiU" w:hAnsi="Garamond" w:cs="Mangal"/>
          <w:color w:val="000000" w:themeColor="text1"/>
          <w:spacing w:val="0"/>
          <w:lang w:val="en-IN" w:eastAsia="en-US"/>
        </w:rPr>
        <w:t xml:space="preserve"> </w:t>
      </w:r>
      <w:r w:rsidR="008027F7" w:rsidRPr="00CC0FBB">
        <w:rPr>
          <w:rFonts w:ascii="Garamond" w:eastAsia="PMingLiU" w:hAnsi="Garamond" w:cs="Mangal"/>
          <w:color w:val="000000" w:themeColor="text1"/>
          <w:spacing w:val="0"/>
          <w:lang w:val="en-IN" w:eastAsia="en-US"/>
        </w:rPr>
        <w:t xml:space="preserve">to work incorrectly </w:t>
      </w:r>
      <w:r w:rsidR="00244367" w:rsidRPr="00CC0FBB">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1u0LS1vj","properties":{"formattedCitation":"[14]","plainCitation":"[14]","noteIndex":0},"citationItems":[{"id":597,"uris":["http://zotero.org/groups/4443633/items/2FRYJEKL"],"uri":["http://zotero.org/groups/4443633/items/2FRYJEKL"],"itemData":{"id":597,"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CC0FBB">
        <w:rPr>
          <w:rFonts w:ascii="Garamond" w:eastAsia="PMingLiU" w:hAnsi="Garamond" w:cs="Mangal"/>
          <w:color w:val="000000" w:themeColor="text1"/>
          <w:spacing w:val="0"/>
          <w:lang w:val="en-IN" w:eastAsia="en-US"/>
        </w:rPr>
        <w:fldChar w:fldCharType="separate"/>
      </w:r>
      <w:r w:rsidR="00246A11" w:rsidRPr="00246A11">
        <w:rPr>
          <w:rFonts w:ascii="Garamond" w:hAnsi="Garamond"/>
        </w:rPr>
        <w:t>[14]</w:t>
      </w:r>
      <w:r w:rsidR="00244367" w:rsidRPr="00CC0FBB">
        <w:rPr>
          <w:rFonts w:ascii="Garamond" w:eastAsia="PMingLiU" w:hAnsi="Garamond" w:cs="Mangal"/>
          <w:color w:val="000000" w:themeColor="text1"/>
          <w:spacing w:val="0"/>
          <w:lang w:val="en-IN" w:eastAsia="en-US"/>
        </w:rPr>
        <w:fldChar w:fldCharType="end"/>
      </w:r>
      <w:r w:rsidR="00244367" w:rsidRPr="00CC0FBB">
        <w:rPr>
          <w:rFonts w:ascii="Garamond" w:eastAsia="PMingLiU" w:hAnsi="Garamond" w:cs="Mangal"/>
          <w:color w:val="000000" w:themeColor="text1"/>
          <w:spacing w:val="0"/>
          <w:lang w:val="en-IN" w:eastAsia="en-US"/>
        </w:rPr>
        <w:t>.</w:t>
      </w:r>
      <w:r w:rsidR="00026FE4">
        <w:rPr>
          <w:rFonts w:ascii="Garamond" w:eastAsia="PMingLiU" w:hAnsi="Garamond" w:cs="Mangal"/>
          <w:color w:val="000000" w:themeColor="text1"/>
          <w:spacing w:val="0"/>
          <w:lang w:val="en-IN" w:eastAsia="en-US"/>
        </w:rPr>
        <w:t xml:space="preserve"> </w:t>
      </w:r>
      <w:r w:rsidR="00255E3C" w:rsidRPr="00D26A05">
        <w:rPr>
          <w:rFonts w:ascii="Garamond" w:eastAsia="PMingLiU" w:hAnsi="Garamond" w:cs="Mangal"/>
          <w:color w:val="000000" w:themeColor="text1"/>
          <w:spacing w:val="0"/>
          <w:lang w:val="en-IN" w:eastAsia="en-US"/>
        </w:rPr>
        <w:t>There</w:t>
      </w:r>
      <w:r w:rsidR="00026FE4">
        <w:rPr>
          <w:rFonts w:ascii="Garamond" w:eastAsia="PMingLiU" w:hAnsi="Garamond" w:cs="Mangal"/>
          <w:color w:val="000000" w:themeColor="text1"/>
          <w:spacing w:val="0"/>
          <w:lang w:val="en-IN" w:eastAsia="en-US"/>
        </w:rPr>
        <w:t xml:space="preserve"> are</w:t>
      </w:r>
      <w:r w:rsidR="00255E3C" w:rsidRPr="00D26A05">
        <w:rPr>
          <w:rFonts w:ascii="Garamond" w:eastAsia="PMingLiU" w:hAnsi="Garamond" w:cs="Mangal"/>
          <w:color w:val="000000" w:themeColor="text1"/>
          <w:spacing w:val="0"/>
          <w:lang w:val="en-IN" w:eastAsia="en-US"/>
        </w:rPr>
        <w:t xml:space="preserve"> </w:t>
      </w:r>
      <w:r w:rsidR="00CC0FBB">
        <w:rPr>
          <w:rFonts w:ascii="Garamond" w:eastAsia="PMingLiU" w:hAnsi="Garamond" w:cs="Mangal"/>
          <w:color w:val="000000" w:themeColor="text1"/>
          <w:spacing w:val="0"/>
          <w:lang w:val="en-IN" w:eastAsia="en-US"/>
        </w:rPr>
        <w:t>three</w:t>
      </w:r>
      <w:r w:rsidR="00255E3C" w:rsidRPr="00D26A05">
        <w:rPr>
          <w:rFonts w:ascii="Garamond" w:eastAsia="PMingLiU" w:hAnsi="Garamond" w:cs="Mangal"/>
          <w:color w:val="000000" w:themeColor="text1"/>
          <w:spacing w:val="0"/>
          <w:lang w:val="en-IN" w:eastAsia="en-US"/>
        </w:rPr>
        <w:t xml:space="preserve"> different categories of SDP,</w:t>
      </w:r>
      <w:r w:rsidR="00CC0FBB" w:rsidRPr="00CC0FBB">
        <w:t xml:space="preserve"> </w:t>
      </w:r>
      <w:r w:rsidR="00026FE4" w:rsidRPr="00026FE4">
        <w:rPr>
          <w:rFonts w:ascii="Garamond" w:eastAsia="PMingLiU" w:hAnsi="Garamond" w:cs="Mangal"/>
          <w:color w:val="000000" w:themeColor="text1"/>
          <w:spacing w:val="0"/>
          <w:lang w:val="en-IN" w:eastAsia="en-US"/>
        </w:rPr>
        <w:t>prediction</w:t>
      </w:r>
      <w:r w:rsidR="00026FE4" w:rsidRPr="00026FE4">
        <w:rPr>
          <w:rFonts w:ascii="Garamond" w:eastAsia="PMingLiU" w:hAnsi="Garamond" w:cs="Mangal"/>
          <w:color w:val="000000" w:themeColor="text1"/>
          <w:spacing w:val="0"/>
          <w:lang w:val="en-IN" w:eastAsia="en-US"/>
        </w:rPr>
        <w:t xml:space="preserve"> the </w:t>
      </w:r>
      <w:r w:rsidR="00026FE4" w:rsidRPr="00026FE4">
        <w:rPr>
          <w:rFonts w:ascii="Garamond" w:eastAsia="PMingLiU" w:hAnsi="Garamond" w:cs="Mangal"/>
          <w:color w:val="000000" w:themeColor="text1"/>
          <w:spacing w:val="0"/>
          <w:lang w:val="en-IN" w:eastAsia="en-US"/>
        </w:rPr>
        <w:t>number of defects</w:t>
      </w:r>
      <w:r w:rsidR="00026FE4" w:rsidRPr="00026FE4">
        <w:rPr>
          <w:rFonts w:ascii="Garamond" w:eastAsia="PMingLiU" w:hAnsi="Garamond" w:cs="Mangal"/>
          <w:color w:val="000000" w:themeColor="text1"/>
          <w:spacing w:val="0"/>
          <w:lang w:val="en-IN" w:eastAsia="en-US"/>
        </w:rPr>
        <w:t xml:space="preserve">, </w:t>
      </w:r>
      <w:r w:rsidR="00CC0FBB" w:rsidRPr="00026FE4">
        <w:rPr>
          <w:rFonts w:ascii="Garamond" w:eastAsia="PMingLiU" w:hAnsi="Garamond" w:cs="Mangal"/>
          <w:color w:val="000000" w:themeColor="text1"/>
          <w:spacing w:val="0"/>
          <w:lang w:val="en-IN" w:eastAsia="en-US"/>
        </w:rPr>
        <w:t>the severity of defects</w:t>
      </w:r>
      <w:r w:rsidR="00CC0FBB" w:rsidRPr="00026FE4">
        <w:rPr>
          <w:rFonts w:ascii="Garamond" w:eastAsia="PMingLiU" w:hAnsi="Garamond" w:cs="Mangal"/>
          <w:color w:val="000000" w:themeColor="text1"/>
          <w:spacing w:val="0"/>
          <w:lang w:val="en-IN" w:eastAsia="en-US"/>
        </w:rPr>
        <w:t xml:space="preserve"> and</w:t>
      </w:r>
      <w:r w:rsidR="00CC0FBB">
        <w:rPr>
          <w:rFonts w:ascii="Garamond" w:eastAsia="PMingLiU" w:hAnsi="Garamond" w:cs="Mangal"/>
          <w:color w:val="000000" w:themeColor="text1"/>
          <w:spacing w:val="0"/>
          <w:lang w:val="en-US" w:eastAsia="en-US"/>
        </w:rPr>
        <w:t xml:space="preserve"> </w:t>
      </w:r>
      <w:r w:rsidR="00255E3C" w:rsidRPr="00D26A05">
        <w:rPr>
          <w:rFonts w:ascii="Garamond" w:eastAsia="PMingLiU" w:hAnsi="Garamond" w:cs="Mangal"/>
          <w:color w:val="000000" w:themeColor="text1"/>
          <w:spacing w:val="0"/>
          <w:lang w:val="en-IN" w:eastAsia="en-US"/>
        </w:rPr>
        <w:t xml:space="preserve">the most frequently used is the prediction of whether the software unit is defective or not </w:t>
      </w:r>
      <w:r w:rsidR="00255E3C" w:rsidRPr="00D26A05">
        <w:rPr>
          <w:rFonts w:ascii="Garamond" w:eastAsia="PMingLiU" w:hAnsi="Garamond" w:cs="Mangal"/>
          <w:color w:val="000000" w:themeColor="text1"/>
          <w:spacing w:val="0"/>
          <w:lang w:val="en-IN" w:eastAsia="en-US"/>
        </w:rPr>
        <w:fldChar w:fldCharType="begin"/>
      </w:r>
      <w:r w:rsidR="00D26A05">
        <w:rPr>
          <w:rFonts w:ascii="Garamond" w:eastAsia="PMingLiU" w:hAnsi="Garamond" w:cs="Mangal"/>
          <w:color w:val="000000" w:themeColor="text1"/>
          <w:spacing w:val="0"/>
          <w:lang w:val="en-IN" w:eastAsia="en-US"/>
        </w:rPr>
        <w:instrText xml:space="preserve"> ADDIN ZOTERO_ITEM CSL_CITATION {"citationID":"P5G8qOkA","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55E3C" w:rsidRPr="00D26A05">
        <w:rPr>
          <w:rFonts w:ascii="Garamond" w:eastAsia="PMingLiU" w:hAnsi="Garamond" w:cs="Mangal"/>
          <w:color w:val="000000" w:themeColor="text1"/>
          <w:spacing w:val="0"/>
          <w:lang w:val="en-IN" w:eastAsia="en-US"/>
        </w:rPr>
        <w:t>[3]</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here the SDP is used as a binary classification problem that has two classes which are defect and non-defect </w:t>
      </w:r>
      <w:r w:rsidR="00255E3C" w:rsidRPr="00D26A05">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L2EBp8m9","properties":{"formattedCitation":"[15]","plainCitation":"[15]","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46A11" w:rsidRPr="00246A11">
        <w:rPr>
          <w:rFonts w:ascii="Garamond" w:hAnsi="Garamond"/>
        </w:rPr>
        <w:t>[15]</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1F96DA16"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6FE4">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6FE4">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ascii="Times New Roman" w:hAnsi="Times New Roman" w:cs="Times New Roman"/>
        </w:rPr>
        <w:instrText> </w:instrText>
      </w:r>
      <w:r w:rsidR="00026FE4">
        <w:instrText>90.1%) and Accuracy measure (=</w:instrText>
      </w:r>
      <w:r w:rsidR="00026FE4">
        <w:rPr>
          <w:rFonts w:ascii="Times New Roman" w:hAnsi="Times New Roman" w:cs="Times New Roman"/>
        </w:rPr>
        <w:instrText> </w:instrText>
      </w:r>
      <w:r w:rsidR="00026FE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46A11">
        <w:instrText xml:space="preserve"> ADDIN ZOTERO_ITEM CSL_CITATION {"citationID":"ZdBbHnSW","properties":{"formattedCitation":"[16]","plainCitation":"[16]","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46A11">
        <w:instrText xml:space="preserve"> ADDIN ZOTERO_ITEM CSL_CITATION {"citationID":"yv07ewbn","properties":{"formattedCitation":"[17]","plainCitation":"[17]","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27465F6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w:t>
      </w:r>
      <w:proofErr w:type="gramStart"/>
      <w:r>
        <w:t xml:space="preserve">and </w:t>
      </w:r>
      <w:r w:rsidR="00F35EA6" w:rsidRPr="00701D13">
        <w:t>.</w:t>
      </w:r>
      <w:proofErr w:type="gramEnd"/>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6FE4">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N2cpKoU6","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6FE4">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6FE4">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zmVCp9jp","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6FE4">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fwVufa9c","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46A11">
        <w:instrText xml:space="preserve"> ADDIN ZOTERO_ITEM CSL_CITATION {"citationID":"P5DgLQO7","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246A11">
        <w:instrText xml:space="preserve"> ADDIN ZOTERO_ITEM CSL_CITATION {"citationID":"hycq6nV0","properties":{"formattedCitation":"[20]","plainCitation":"[20]","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246A11">
        <w:instrText xml:space="preserve"> ADDIN ZOTERO_ITEM CSL_CITATION {"citationID":"vru0c0mI","properties":{"formattedCitation":"[21]","plainCitation":"[21]","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46A11">
        <w:instrText xml:space="preserve"> ADDIN ZOTERO_ITEM CSL_CITATION {"citationID":"vtdDcVct","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46A11">
        <w:instrText xml:space="preserve"> ADDIN ZOTERO_ITEM CSL_CITATION {"citationID":"B5wfQsOd","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57A5459C" w:rsidR="00460D73" w:rsidRPr="00460D73" w:rsidRDefault="00460D73" w:rsidP="00000B5E">
      <w:pPr>
        <w:pStyle w:val="Heading3"/>
        <w:ind w:hanging="9"/>
        <w:rPr>
          <w:highlight w:val="yellow"/>
        </w:rPr>
      </w:pPr>
      <w:r w:rsidRPr="006710F1">
        <w:rPr>
          <w:highlight w:val="yellow"/>
          <w:lang w:val="en-US"/>
        </w:rPr>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77777777" w:rsidR="00460D73" w:rsidRDefault="00460D73" w:rsidP="00000B5E">
      <w:pPr>
        <w:pStyle w:val="Heading3"/>
        <w:ind w:left="567" w:firstLine="0"/>
        <w:rPr>
          <w:highlight w:val="yellow"/>
        </w:rPr>
      </w:pPr>
      <w:r w:rsidRPr="006710F1">
        <w:rPr>
          <w:rFonts w:cs="Times New Roman"/>
          <w:szCs w:val="20"/>
          <w:highlight w:val="yellow"/>
          <w:lang w:val="en-US" w:eastAsia="en-IN"/>
        </w:rPr>
        <w:t>K-Nearest Neighbor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method that is part of a wider family of pattern recognition algorithmes known as lazy learning or instance-based algorithms</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They </w:t>
      </w:r>
      <w:r>
        <w:rPr>
          <w:rFonts w:cs="Times New Roman"/>
          <w:szCs w:val="24"/>
          <w:lang w:val="fr-FR" w:eastAsia="fr-FR"/>
        </w:rPr>
        <w:t xml:space="preserve">are </w:t>
      </w:r>
      <w:r w:rsidRPr="00460D73">
        <w:rPr>
          <w:rFonts w:cs="Times New Roman"/>
          <w:szCs w:val="24"/>
          <w:lang w:val="fr-FR" w:eastAsia="fr-FR"/>
        </w:rPr>
        <w:t xml:space="preserve">based on determining the similarities between the unlabeled new query instance and its nearest k neighbors from the labeled </w:t>
      </w:r>
      <w:r w:rsidRPr="00460D73">
        <w:rPr>
          <w:rFonts w:cs="Times New Roman"/>
          <w:szCs w:val="24"/>
          <w:lang w:val="fr-FR" w:eastAsia="fr-FR"/>
        </w:rPr>
        <w:lastRenderedPageBreak/>
        <w:t xml:space="preserve">training instance stored in memory rather than performing the generalization in an explicit training phase. The fundamental principle behind k-NN is that close points in space are likely to have </w:t>
      </w:r>
      <w:r>
        <w:rPr>
          <w:rFonts w:cs="Times New Roman"/>
          <w:szCs w:val="24"/>
          <w:lang w:val="fr-FR" w:eastAsia="fr-FR"/>
        </w:rPr>
        <w:t>similar</w:t>
      </w:r>
      <w:r w:rsidRPr="00460D73">
        <w:rPr>
          <w:rFonts w:cs="Times New Roman"/>
          <w:szCs w:val="24"/>
          <w:lang w:val="fr-FR" w:eastAsia="fr-FR"/>
        </w:rPr>
        <w:t xml:space="preserve"> class concepts. The input to the k-NN in classification problems is the k closest examples among the training examples, and the output is the labels of these instances. For </w:t>
      </w:r>
      <w:r>
        <w:rPr>
          <w:rFonts w:cs="Times New Roman"/>
          <w:szCs w:val="24"/>
          <w:lang w:val="fr-FR" w:eastAsia="fr-FR"/>
        </w:rPr>
        <w:t>a</w:t>
      </w:r>
      <w:r w:rsidRPr="00460D73">
        <w:rPr>
          <w:rFonts w:cs="Times New Roman"/>
          <w:szCs w:val="24"/>
          <w:lang w:val="fr-FR" w:eastAsia="fr-FR"/>
        </w:rPr>
        <w:t xml:space="preserve"> </w:t>
      </w:r>
      <w:r>
        <w:rPr>
          <w:rFonts w:cs="Times New Roman"/>
          <w:szCs w:val="24"/>
          <w:lang w:val="fr-FR" w:eastAsia="fr-FR"/>
        </w:rPr>
        <w:t>given example</w:t>
      </w:r>
      <w:r w:rsidRPr="00460D73">
        <w:rPr>
          <w:rFonts w:cs="Times New Roman"/>
          <w:szCs w:val="24"/>
          <w:lang w:val="fr-FR" w:eastAsia="fr-FR"/>
        </w:rPr>
        <w:t xml:space="preserve">, labeling is determined by the majority of votes cast by the k nearest neighbors. The comparison and computation of the distance between two points </w:t>
      </w:r>
      <w:r>
        <w:rPr>
          <w:rFonts w:cs="Times New Roman"/>
          <w:szCs w:val="24"/>
          <w:lang w:val="fr-FR" w:eastAsia="fr-FR"/>
        </w:rPr>
        <w:t>are</w:t>
      </w:r>
      <w:r w:rsidRPr="00460D73">
        <w:rPr>
          <w:rFonts w:cs="Times New Roman"/>
          <w:szCs w:val="24"/>
          <w:lang w:val="fr-FR" w:eastAsia="fr-FR"/>
        </w:rPr>
        <w:t xml:space="preserve"> based on a predefined distance metric, such as the Euclidean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77777777" w:rsidR="00444080" w:rsidRPr="00C07A0F" w:rsidRDefault="00444080" w:rsidP="00000B5E">
      <w:pPr>
        <w:pStyle w:val="Heading3"/>
        <w:ind w:left="567" w:firstLine="0"/>
      </w:pPr>
      <w:r w:rsidRPr="00C07A0F">
        <w:rPr>
          <w:rFonts w:cs="Times New Roman"/>
          <w:szCs w:val="20"/>
          <w:lang w:val="en-US" w:eastAsia="en-IN"/>
        </w:rPr>
        <w:t>Support Vector Machines (</w:t>
      </w:r>
      <w:r w:rsidRPr="00C07A0F">
        <w:t>SVM)</w:t>
      </w:r>
    </w:p>
    <w:p w14:paraId="7D71F6F0" w14:textId="37E25F5C" w:rsidR="003F4591" w:rsidRDefault="003F4591" w:rsidP="00246A11">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246A11">
        <w:rPr>
          <w:lang w:val="en-US"/>
        </w:rPr>
        <w:instrText xml:space="preserve"> ADDIN ZOTERO_ITEM CSL_CITATION {"citationID":"OjxFvBxS","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proposed by Vapnik in 1995</w:t>
      </w:r>
      <w:r w:rsidRPr="0069462D">
        <w:rPr>
          <w:lang w:val="en-US"/>
        </w:rPr>
        <w:t xml:space="preserve"> </w:t>
      </w:r>
      <w:r w:rsidRPr="0069462D">
        <w:rPr>
          <w:lang w:val="en-US"/>
        </w:rPr>
        <w:fldChar w:fldCharType="begin"/>
      </w:r>
      <w:r w:rsidR="00246A11">
        <w:rPr>
          <w:lang w:val="en-US"/>
        </w:rPr>
        <w:instrText xml:space="preserve"> ADDIN ZOTERO_ITEM CSL_CITATION {"citationID":"hLa7jgK0","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2A8F058F"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246A11">
        <w:instrText xml:space="preserve"> ADDIN ZOTERO_ITEM CSL_CITATION {"citationID":"rZOwSvdn","properties":{"formattedCitation":"[24]","plainCitation":"[24]","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A swarm in PSO is made of multiple individuals known as particles who communicate through iterations to identify optimal solutions while traversing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To find the optim</w:t>
      </w:r>
      <w:r>
        <w:t>al</w:t>
      </w:r>
      <w:r w:rsidRPr="00EB5409">
        <w:t xml:space="preserve"> </w:t>
      </w:r>
      <w:r>
        <w:t>solution</w:t>
      </w:r>
      <w:r w:rsidRPr="00EB5409">
        <w:t xml:space="preserve">, each particle modifies its search direction based on two </w:t>
      </w:r>
      <w:proofErr w:type="gramStart"/>
      <w:r w:rsidRPr="00EB5409">
        <w:t>factors:</w:t>
      </w:r>
      <w:proofErr w:type="gramEnd"/>
      <w:r w:rsidRPr="00EB5409">
        <w:t xml:space="preserve"> its own best prior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77777777" w:rsidR="006C7D0C" w:rsidRDefault="006C7D0C" w:rsidP="006C7D0C">
      <w:pPr>
        <w:pStyle w:val="Heading3"/>
        <w:rPr>
          <w:highlight w:val="yellow"/>
          <w:rtl/>
        </w:rPr>
      </w:pPr>
      <w:r w:rsidRPr="006710F1">
        <w:rPr>
          <w:highlight w:val="yellow"/>
        </w:rPr>
        <w:t>Binary Particle Swarm Optimization for Feature Selection</w:t>
      </w:r>
    </w:p>
    <w:p w14:paraId="7E838DFD" w14:textId="48999ED0" w:rsidR="006C7D0C" w:rsidRDefault="006C7D0C" w:rsidP="00246A1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MYGLGebc","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Pr="00E1777F">
        <w:rPr>
          <w:rFonts w:cs="Times New Roman"/>
          <w:szCs w:val="24"/>
          <w:lang w:val="fr-FR" w:eastAsia="fr-FR"/>
        </w:rPr>
        <w:t xml:space="preserve"> the velocity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XQLnxwnv","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volicity will updated as following for each particl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kHYJkIsT","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9aeYjUHK","properties":{"formattedCitation":"[27]","plainCitation":"[27]","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504543"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Note that the velocity is bounded by the maximum velocity, vmax and minimum velocity, vmin. In this study, the vmax and vmin were set at 6 and −6, respectively [13]</w:t>
      </w:r>
      <w:r>
        <w:t xml:space="preserve">. </w:t>
      </w:r>
    </w:p>
    <w:p w14:paraId="1F7D9BCE" w14:textId="77777777" w:rsidR="006C7D0C" w:rsidRPr="00E60CC1" w:rsidRDefault="006C7D0C" w:rsidP="006C7D0C">
      <w:pPr>
        <w:rPr>
          <w:lang w:val="en-US"/>
        </w:rPr>
      </w:pPr>
    </w:p>
    <w:p w14:paraId="30CEFC10" w14:textId="6686111D"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zero more than one </w:t>
      </w:r>
      <w:r w:rsidRPr="007D0553">
        <w:rPr>
          <w:color w:val="000000" w:themeColor="text1"/>
        </w:rPr>
        <w:fldChar w:fldCharType="begin"/>
      </w:r>
      <w:r w:rsidR="00246A11">
        <w:rPr>
          <w:color w:val="000000" w:themeColor="text1"/>
        </w:rPr>
        <w:instrText xml:space="preserve"> ADDIN ZOTERO_ITEM CSL_CITATION {"citationID":"Fsoef7Sn","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246A11">
        <w:instrText xml:space="preserve"> ADDIN ZOTERO_ITEM CSL_CITATION {"citationID":"HkoHBPgM","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504543"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504543"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w:t>
      </w:r>
      <w:proofErr w:type="gramStart"/>
      <w:r w:rsidRPr="002038BC">
        <w:t>iterations.</w:t>
      </w:r>
      <w:proofErr w:type="gramEnd"/>
    </w:p>
    <w:p w14:paraId="0473A1C4" w14:textId="6988E3BA" w:rsidR="00B200BA" w:rsidRPr="006159F8" w:rsidRDefault="003677E2" w:rsidP="00D949CD">
      <w:pPr>
        <w:pStyle w:val="Heading1"/>
      </w:pPr>
      <w:r>
        <w:t xml:space="preserve">Related work </w:t>
      </w:r>
    </w:p>
    <w:p w14:paraId="18E02ADC" w14:textId="072D631C"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46A11">
        <w:instrText xml:space="preserve"> ADDIN ZOTERO_ITEM CSL_CITATION {"citationID":"BxVBcNRD","properties":{"formattedCitation":"[29]","plainCitation":"[29]","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049DFB7D" w:rsidR="003677E2" w:rsidRPr="00FA2C38" w:rsidRDefault="003677E2" w:rsidP="00246A11">
      <w:pPr>
        <w:pStyle w:val="BodyText"/>
      </w:pPr>
      <w:r w:rsidRPr="00FA2C38">
        <w:t xml:space="preserve">Wahono and Suryana </w:t>
      </w:r>
      <w:r w:rsidRPr="00FA2C38">
        <w:fldChar w:fldCharType="begin"/>
      </w:r>
      <w:r w:rsidR="00246A11">
        <w:instrText xml:space="preserve"> ADDIN ZOTERO_ITEM CSL_CITATION {"citationID":"iHsNgzT8","properties":{"formattedCitation":"[30]","plainCitation":"[30]","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46A11">
        <w:rPr>
          <w:rFonts w:ascii="Times New Roman" w:hAnsi="Times New Roman" w:cs="Times New Roman"/>
        </w:rPr>
        <w:instrText>‐</w:instrText>
      </w:r>
      <w:r w:rsidR="00246A11">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w:t>
      </w:r>
      <w:proofErr w:type="gramStart"/>
      <w:r w:rsidRPr="00FA2C38">
        <w:t>In order to</w:t>
      </w:r>
      <w:proofErr w:type="gramEnd"/>
      <w:r w:rsidRPr="00FA2C38">
        <w:t xml:space="preserve"> evaluate the suggested strategy, many machine learning classifiers were applied to nine datasets from NASA’s metric data repository. The AUC results showed that the proposed technique enhanced the prediction performance of the </w:t>
      </w:r>
      <w:proofErr w:type="gramStart"/>
      <w:r w:rsidRPr="00FA2C38">
        <w:t>most commonly used</w:t>
      </w:r>
      <w:proofErr w:type="gramEnd"/>
      <w:r w:rsidRPr="00FA2C38">
        <w:t xml:space="preserve"> ML classifiers. Wahono and Ahmad published similar work in </w:t>
      </w:r>
      <w:r w:rsidRPr="00FA2C38">
        <w:fldChar w:fldCharType="begin"/>
      </w:r>
      <w:r w:rsidR="00246A11">
        <w:instrText xml:space="preserve"> ADDIN ZOTERO_ITEM CSL_CITATION {"citationID":"dnYpWpEn","properties":{"formattedCitation":"[31]","plainCitation":"[31]","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xml:space="preserve">,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w:t>
      </w:r>
      <w:proofErr w:type="gramStart"/>
      <w:r w:rsidRPr="00FA2C38">
        <w:t>the majority of</w:t>
      </w:r>
      <w:proofErr w:type="gramEnd"/>
      <w:r w:rsidRPr="00FA2C38">
        <w:t xml:space="preserve"> the used classifiers. Furthermore, it has been determined that there is no substantial difference between PSO and GA in feature selection for </w:t>
      </w:r>
      <w:proofErr w:type="gramStart"/>
      <w:r w:rsidRPr="00FA2C38">
        <w:t>the majority of</w:t>
      </w:r>
      <w:proofErr w:type="gramEnd"/>
      <w:r w:rsidRPr="00FA2C38">
        <w:t xml:space="preserve"> classifiers.</w:t>
      </w:r>
    </w:p>
    <w:p w14:paraId="20E13F2A" w14:textId="6B8FDC66" w:rsidR="003677E2" w:rsidRPr="00FA2C38" w:rsidRDefault="003677E2" w:rsidP="003677E2">
      <w:pPr>
        <w:pStyle w:val="BodyText"/>
      </w:pPr>
      <w:r w:rsidRPr="00FA2C38">
        <w:t xml:space="preserve">Arora and Saha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0E3AAA4" w:rsidR="003677E2" w:rsidRDefault="003677E2" w:rsidP="00246A11">
      <w:pPr>
        <w:pStyle w:val="BodyText"/>
      </w:pPr>
      <w:r w:rsidRPr="00FA2C38">
        <w:t xml:space="preserve">Recently, Malhorta et al. </w:t>
      </w:r>
      <w:r w:rsidRPr="00FA2C38">
        <w:fldChar w:fldCharType="begin"/>
      </w:r>
      <w:r w:rsidR="00246A11">
        <w:instrText xml:space="preserve"> ADDIN ZOTERO_ITEM CSL_CITATION {"citationID":"GqEzZJuq","properties":{"formattedCitation":"[32]","plainCitation":"[32]","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7720D7D8" w:rsidR="003677E2" w:rsidRDefault="003677E2" w:rsidP="005A1BC8">
      <w:pPr>
        <w:pStyle w:val="BodyText"/>
      </w:pPr>
      <w:r w:rsidRPr="00FA2C38">
        <w:t>As shown by past literature, several research publications examine the SDP problem. However</w:t>
      </w:r>
      <w:proofErr w:type="gramStart"/>
      <w:r w:rsidRPr="00FA2C38">
        <w:t>, in reality, each</w:t>
      </w:r>
      <w:proofErr w:type="gramEnd"/>
      <w:r w:rsidRPr="00FA2C38">
        <w:t xml:space="preserve"> project has its characteristics. Thus, it is critical to design a strong model that evaluates the acquired </w:t>
      </w:r>
      <w:r w:rsidRPr="00FA2C38">
        <w:lastRenderedPageBreak/>
        <w:t xml:space="preserve">data early in the process. This encourages us to improve the PSO algorithm to use it as a feature selection algorithm as the initial step toward achieving a high-quality classifier. </w:t>
      </w:r>
    </w:p>
    <w:p w14:paraId="551DAA7A" w14:textId="246354A7" w:rsidR="003677E2" w:rsidRDefault="003677E2" w:rsidP="003677E2">
      <w:pPr>
        <w:pStyle w:val="Heading1"/>
        <w:rPr>
          <w:lang w:eastAsia="en-IN"/>
        </w:rPr>
      </w:pPr>
      <w:r w:rsidRPr="006710F1">
        <w:t xml:space="preserve">Datasets </w:t>
      </w:r>
      <w:r w:rsidRPr="006710F1">
        <w:rPr>
          <w:lang w:eastAsia="en-IN"/>
        </w:rPr>
        <w:t>Specifications</w:t>
      </w:r>
    </w:p>
    <w:p w14:paraId="4BFA0E43" w14:textId="0D32802F" w:rsidR="003677E2" w:rsidRDefault="003677E2" w:rsidP="00246A11">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2038BC">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246A11">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246A11" w:rsidRPr="00246A11">
        <w:rPr>
          <w:sz w:val="20"/>
        </w:rPr>
        <w:t>[33]</w:t>
      </w:r>
      <w:r>
        <w:rPr>
          <w:sz w:val="20"/>
          <w:szCs w:val="20"/>
        </w:rPr>
        <w:fldChar w:fldCharType="end"/>
      </w:r>
      <w:r w:rsidRPr="006710F1">
        <w:rPr>
          <w:sz w:val="20"/>
          <w:szCs w:val="20"/>
        </w:rPr>
        <w:t>), while the remaining datasets are from the PROMISE software engineering corpus</w:t>
      </w:r>
      <w:r w:rsidRPr="002038BC">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w:t>
      </w:r>
      <w:proofErr w:type="gramStart"/>
      <w:r w:rsidRPr="00D93B5B">
        <w:rPr>
          <w:sz w:val="20"/>
          <w:szCs w:val="20"/>
        </w:rPr>
        <w:t>the  datasets</w:t>
      </w:r>
      <w:proofErr w:type="gramEnd"/>
      <w:r w:rsidRPr="00D93B5B">
        <w:rPr>
          <w:sz w:val="20"/>
          <w:szCs w:val="20"/>
        </w:rPr>
        <w:t xml:space="preserve"> is listed in Table </w:t>
      </w:r>
      <w:r>
        <w:rPr>
          <w:sz w:val="20"/>
          <w:szCs w:val="20"/>
        </w:rPr>
        <w:t>1. PROMISE dataset has 20 static attributes and one dependent variable. for each software project. On the other hand, NASA datasets have different number of attributes for each software project</w:t>
      </w:r>
      <w:proofErr w:type="gramStart"/>
      <w:r>
        <w:rPr>
          <w:sz w:val="20"/>
          <w:szCs w:val="20"/>
        </w:rPr>
        <w:t xml:space="preserve">.  </w:t>
      </w:r>
      <w:proofErr w:type="gramEnd"/>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proofErr w:type="gramStart"/>
      <w:r w:rsidRPr="00156D20">
        <w:rPr>
          <w:sz w:val="20"/>
          <w:szCs w:val="20"/>
        </w:rPr>
        <w:t>.</w:t>
      </w:r>
      <w:r>
        <w:rPr>
          <w:sz w:val="20"/>
          <w:szCs w:val="20"/>
        </w:rPr>
        <w:t xml:space="preserve"> .</w:t>
      </w:r>
      <w:proofErr w:type="gramEnd"/>
      <w:r w:rsidRPr="00D93B5B">
        <w:rPr>
          <w:sz w:val="20"/>
          <w:szCs w:val="20"/>
        </w:rPr>
        <w:t xml:space="preserve"> </w:t>
      </w:r>
      <w:r>
        <w:rPr>
          <w:sz w:val="20"/>
          <w:szCs w:val="20"/>
        </w:rPr>
        <w:t xml:space="preserve">We </w:t>
      </w:r>
      <w:proofErr w:type="gramStart"/>
      <w:r>
        <w:rPr>
          <w:sz w:val="20"/>
          <w:szCs w:val="20"/>
        </w:rPr>
        <w:t>choose  PROMISE</w:t>
      </w:r>
      <w:proofErr w:type="gramEnd"/>
      <w:r>
        <w:rPr>
          <w:sz w:val="20"/>
          <w:szCs w:val="20"/>
        </w:rPr>
        <w:t xml:space="preserve"> and NASA because these datasets are commonly used in SDP field. </w:t>
      </w:r>
    </w:p>
    <w:p w14:paraId="530202B8" w14:textId="42190D7E" w:rsidR="003677E2" w:rsidRDefault="003677E2" w:rsidP="008C6FA9">
      <w:pPr>
        <w:autoSpaceDE w:val="0"/>
        <w:autoSpaceDN w:val="0"/>
        <w:adjustRightInd w:val="0"/>
        <w:rPr>
          <w:sz w:val="20"/>
          <w:szCs w:val="20"/>
        </w:rPr>
      </w:pPr>
      <w:r w:rsidRPr="003E512A">
        <w:rPr>
          <w:sz w:val="20"/>
          <w:szCs w:val="20"/>
        </w:rPr>
        <w:t xml:space="preserve">The approach for applying training and testing in the experiments is based on a hold-out strategy in which each dataset is randomly divided into </w:t>
      </w:r>
      <w:r w:rsidR="00701D13">
        <w:rPr>
          <w:sz w:val="20"/>
          <w:szCs w:val="20"/>
        </w:rPr>
        <w:t>7</w:t>
      </w:r>
      <w:r w:rsidRPr="003E512A">
        <w:rPr>
          <w:sz w:val="20"/>
          <w:szCs w:val="20"/>
        </w:rPr>
        <w:t xml:space="preserve">0% for training and </w:t>
      </w:r>
      <w:r w:rsidR="00701D13">
        <w:rPr>
          <w:sz w:val="20"/>
          <w:szCs w:val="20"/>
        </w:rPr>
        <w:t>3</w:t>
      </w:r>
      <w:r w:rsidRPr="003E512A">
        <w:rPr>
          <w:sz w:val="20"/>
          <w:szCs w:val="20"/>
        </w:rPr>
        <w:t>0% for testing</w:t>
      </w:r>
      <w:r w:rsidR="008C6FA9">
        <w:rPr>
          <w:sz w:val="20"/>
          <w:szCs w:val="20"/>
        </w:rPr>
        <w:t>.</w:t>
      </w:r>
    </w:p>
    <w:p w14:paraId="24AB1109" w14:textId="168F1891" w:rsidR="003677E2" w:rsidRDefault="003677E2" w:rsidP="003677E2">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8D0506" w14:paraId="72932025" w14:textId="77777777" w:rsidTr="006C7D0C">
        <w:trPr>
          <w:gridAfter w:val="1"/>
          <w:wAfter w:w="111" w:type="dxa"/>
          <w:trHeight w:val="288"/>
        </w:trPr>
        <w:tc>
          <w:tcPr>
            <w:tcW w:w="9628" w:type="dxa"/>
            <w:gridSpan w:val="11"/>
            <w:tcBorders>
              <w:top w:val="nil"/>
              <w:left w:val="nil"/>
              <w:bottom w:val="single" w:sz="12" w:space="0" w:color="auto"/>
              <w:right w:val="nil"/>
            </w:tcBorders>
          </w:tcPr>
          <w:p w14:paraId="6F49075D" w14:textId="77777777" w:rsidR="008D0506" w:rsidRPr="007F6102" w:rsidRDefault="008D0506" w:rsidP="006C7D0C">
            <w:pPr>
              <w:pStyle w:val="Text"/>
              <w:jc w:val="center"/>
              <w:rPr>
                <w:b w:val="0"/>
                <w:bCs w:val="0"/>
                <w:i/>
                <w:lang w:val="en-IN"/>
              </w:rPr>
            </w:pPr>
            <w:r w:rsidRPr="00B72E54">
              <w:t xml:space="preserve">Table 1: </w:t>
            </w:r>
            <w:r w:rsidRPr="00D340A1">
              <w:rPr>
                <w:rFonts w:eastAsia="PMingLiU"/>
                <w:sz w:val="18"/>
                <w:szCs w:val="18"/>
              </w:rPr>
              <w:t xml:space="preserve"> </w:t>
            </w:r>
            <w:r w:rsidRPr="00D340A1">
              <w:rPr>
                <w:rFonts w:eastAsia="PMingLiU"/>
              </w:rPr>
              <w:t xml:space="preserve"> </w:t>
            </w:r>
            <w:proofErr w:type="gramStart"/>
            <w:r w:rsidRPr="007F6102">
              <w:rPr>
                <w:b w:val="0"/>
                <w:bCs w:val="0"/>
                <w:i/>
                <w:lang w:val="en-IN"/>
              </w:rPr>
              <w:t>Datasets</w:t>
            </w:r>
            <w:proofErr w:type="gramEnd"/>
            <w:r w:rsidRPr="007F6102">
              <w:rPr>
                <w:b w:val="0"/>
                <w:bCs w:val="0"/>
                <w:i/>
                <w:lang w:val="en-IN"/>
              </w:rPr>
              <w:t xml:space="preserve"> description.</w:t>
            </w:r>
          </w:p>
          <w:p w14:paraId="5FAC5DB0" w14:textId="77777777" w:rsidR="008D0506" w:rsidRPr="00D340A1" w:rsidRDefault="008D0506" w:rsidP="006C7D0C">
            <w:pPr>
              <w:pStyle w:val="Text"/>
              <w:jc w:val="center"/>
            </w:pPr>
          </w:p>
        </w:tc>
      </w:tr>
      <w:tr w:rsidR="008D0506" w14:paraId="05146977" w14:textId="77777777" w:rsidTr="006C7D0C">
        <w:trPr>
          <w:trHeight w:val="170"/>
        </w:trPr>
        <w:tc>
          <w:tcPr>
            <w:tcW w:w="567" w:type="dxa"/>
            <w:tcBorders>
              <w:top w:val="single" w:sz="12" w:space="0" w:color="auto"/>
              <w:left w:val="nil"/>
              <w:right w:val="nil"/>
            </w:tcBorders>
          </w:tcPr>
          <w:p w14:paraId="11452B46" w14:textId="77777777" w:rsidR="008D0506" w:rsidRPr="00591D24" w:rsidRDefault="008D0506" w:rsidP="006C7D0C">
            <w:pPr>
              <w:pStyle w:val="Text"/>
            </w:pPr>
          </w:p>
        </w:tc>
        <w:tc>
          <w:tcPr>
            <w:tcW w:w="567" w:type="dxa"/>
            <w:tcBorders>
              <w:top w:val="single" w:sz="12" w:space="0" w:color="auto"/>
              <w:left w:val="nil"/>
              <w:right w:val="nil"/>
            </w:tcBorders>
          </w:tcPr>
          <w:p w14:paraId="2599CB69" w14:textId="77777777" w:rsidR="008D0506" w:rsidRPr="00591D24" w:rsidRDefault="008D0506" w:rsidP="006C7D0C">
            <w:pPr>
              <w:pStyle w:val="Text"/>
            </w:pPr>
            <w:r w:rsidRPr="00591D24">
              <w:t>No.</w:t>
            </w:r>
          </w:p>
        </w:tc>
        <w:tc>
          <w:tcPr>
            <w:tcW w:w="1606" w:type="dxa"/>
            <w:gridSpan w:val="2"/>
            <w:tcBorders>
              <w:top w:val="single" w:sz="12" w:space="0" w:color="auto"/>
              <w:left w:val="nil"/>
              <w:right w:val="nil"/>
            </w:tcBorders>
          </w:tcPr>
          <w:p w14:paraId="181D50B7" w14:textId="77777777" w:rsidR="008D0506" w:rsidRPr="00591D24" w:rsidRDefault="008D0506" w:rsidP="006C7D0C">
            <w:pPr>
              <w:pStyle w:val="Text"/>
            </w:pPr>
            <w:r w:rsidRPr="00591D24">
              <w:t>Project</w:t>
            </w:r>
          </w:p>
        </w:tc>
        <w:tc>
          <w:tcPr>
            <w:tcW w:w="1171" w:type="dxa"/>
            <w:gridSpan w:val="2"/>
            <w:tcBorders>
              <w:top w:val="single" w:sz="12" w:space="0" w:color="auto"/>
              <w:left w:val="nil"/>
              <w:right w:val="nil"/>
            </w:tcBorders>
          </w:tcPr>
          <w:p w14:paraId="37AE4097" w14:textId="77777777" w:rsidR="008D0506" w:rsidRDefault="008D0506" w:rsidP="006C7D0C">
            <w:pPr>
              <w:pStyle w:val="Text"/>
            </w:pPr>
            <w:r>
              <w:t xml:space="preserve">Language </w:t>
            </w:r>
          </w:p>
        </w:tc>
        <w:tc>
          <w:tcPr>
            <w:tcW w:w="1021" w:type="dxa"/>
            <w:tcBorders>
              <w:top w:val="single" w:sz="12" w:space="0" w:color="auto"/>
              <w:left w:val="nil"/>
              <w:right w:val="nil"/>
            </w:tcBorders>
          </w:tcPr>
          <w:p w14:paraId="32F0BEF7" w14:textId="77777777" w:rsidR="008D0506" w:rsidRPr="001B1EF6" w:rsidRDefault="008D0506" w:rsidP="006C7D0C">
            <w:pPr>
              <w:pStyle w:val="Text"/>
            </w:pPr>
            <w:r>
              <w:t>F</w:t>
            </w:r>
            <w:r w:rsidRPr="001B1EF6">
              <w:t>eatures</w:t>
            </w:r>
          </w:p>
        </w:tc>
        <w:tc>
          <w:tcPr>
            <w:tcW w:w="1122" w:type="dxa"/>
            <w:tcBorders>
              <w:top w:val="single" w:sz="12" w:space="0" w:color="auto"/>
              <w:left w:val="nil"/>
              <w:right w:val="nil"/>
            </w:tcBorders>
          </w:tcPr>
          <w:p w14:paraId="58DAE8F7" w14:textId="77777777" w:rsidR="008D0506" w:rsidRPr="001B1EF6" w:rsidRDefault="008D0506" w:rsidP="006C7D0C">
            <w:pPr>
              <w:pStyle w:val="Text"/>
            </w:pPr>
            <w:r>
              <w:t>I</w:t>
            </w:r>
            <w:r w:rsidRPr="001B1EF6">
              <w:t>nstances</w:t>
            </w:r>
          </w:p>
        </w:tc>
        <w:tc>
          <w:tcPr>
            <w:tcW w:w="1044" w:type="dxa"/>
            <w:tcBorders>
              <w:top w:val="single" w:sz="12" w:space="0" w:color="auto"/>
              <w:left w:val="nil"/>
              <w:right w:val="nil"/>
            </w:tcBorders>
          </w:tcPr>
          <w:p w14:paraId="61282066" w14:textId="77777777" w:rsidR="008D0506" w:rsidRPr="001B1EF6" w:rsidRDefault="008D0506" w:rsidP="006C7D0C">
            <w:pPr>
              <w:pStyle w:val="Text"/>
            </w:pPr>
            <w:r w:rsidRPr="001B1EF6">
              <w:t>Defect</w:t>
            </w:r>
            <w:r>
              <w:t xml:space="preserve">s </w:t>
            </w:r>
          </w:p>
        </w:tc>
        <w:tc>
          <w:tcPr>
            <w:tcW w:w="1360" w:type="dxa"/>
            <w:tcBorders>
              <w:top w:val="single" w:sz="12" w:space="0" w:color="auto"/>
              <w:left w:val="nil"/>
              <w:right w:val="nil"/>
            </w:tcBorders>
          </w:tcPr>
          <w:p w14:paraId="5B6FCCA2" w14:textId="77777777" w:rsidR="008D0506" w:rsidRPr="001B1EF6" w:rsidRDefault="008D0506" w:rsidP="006C7D0C">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6B0A4C0C" w14:textId="77777777" w:rsidR="008D0506" w:rsidRPr="001B1EF6" w:rsidRDefault="008D0506" w:rsidP="006C7D0C">
            <w:pPr>
              <w:pStyle w:val="Text"/>
            </w:pPr>
            <w:r w:rsidRPr="001B1EF6">
              <w:t>Defe</w:t>
            </w:r>
            <w:r>
              <w:t xml:space="preserve">ct </w:t>
            </w:r>
            <w:r w:rsidRPr="001B1EF6">
              <w:t xml:space="preserve">ratio </w:t>
            </w:r>
          </w:p>
        </w:tc>
      </w:tr>
      <w:tr w:rsidR="008D0506" w14:paraId="672BF009" w14:textId="77777777" w:rsidTr="006C7D0C">
        <w:trPr>
          <w:trHeight w:val="170"/>
        </w:trPr>
        <w:tc>
          <w:tcPr>
            <w:tcW w:w="567" w:type="dxa"/>
            <w:vMerge w:val="restart"/>
            <w:tcBorders>
              <w:left w:val="nil"/>
              <w:right w:val="nil"/>
            </w:tcBorders>
            <w:textDirection w:val="btLr"/>
          </w:tcPr>
          <w:p w14:paraId="7B1EAC81"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62CCCC7E"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65CDF2E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28EBC4A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77E350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68E237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75F3BB2F"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2260F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7E2EDE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3</w:t>
            </w:r>
          </w:p>
        </w:tc>
      </w:tr>
      <w:tr w:rsidR="008D0506" w14:paraId="34B35406" w14:textId="77777777" w:rsidTr="006C7D0C">
        <w:trPr>
          <w:trHeight w:val="170"/>
        </w:trPr>
        <w:tc>
          <w:tcPr>
            <w:tcW w:w="567" w:type="dxa"/>
            <w:vMerge/>
            <w:tcBorders>
              <w:left w:val="nil"/>
              <w:right w:val="nil"/>
            </w:tcBorders>
          </w:tcPr>
          <w:p w14:paraId="1BA4688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49F18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8C3D1F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3B5B99B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4260F20"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1F173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5AC9811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7F6A952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6E9717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9.5</w:t>
            </w:r>
          </w:p>
        </w:tc>
      </w:tr>
      <w:tr w:rsidR="008D0506" w14:paraId="7E52DFA7" w14:textId="77777777" w:rsidTr="006C7D0C">
        <w:trPr>
          <w:trHeight w:val="170"/>
        </w:trPr>
        <w:tc>
          <w:tcPr>
            <w:tcW w:w="567" w:type="dxa"/>
            <w:vMerge/>
            <w:tcBorders>
              <w:left w:val="nil"/>
              <w:right w:val="nil"/>
            </w:tcBorders>
          </w:tcPr>
          <w:p w14:paraId="5EAB49F0"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C405B45"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7BFA5329"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4D5537B7"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475001"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D51F1E"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4E1772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749CF9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452D84F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4</w:t>
            </w:r>
          </w:p>
        </w:tc>
      </w:tr>
      <w:tr w:rsidR="008D0506" w14:paraId="0D698D73" w14:textId="77777777" w:rsidTr="006C7D0C">
        <w:trPr>
          <w:trHeight w:val="170"/>
        </w:trPr>
        <w:tc>
          <w:tcPr>
            <w:tcW w:w="567" w:type="dxa"/>
            <w:vMerge/>
            <w:tcBorders>
              <w:left w:val="nil"/>
              <w:right w:val="nil"/>
            </w:tcBorders>
          </w:tcPr>
          <w:p w14:paraId="4C5B076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B37A61A"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00EC095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A2E220B"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6DCF3F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88F6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22719B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7B73B6B4"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21351B6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w:t>
            </w:r>
          </w:p>
        </w:tc>
      </w:tr>
      <w:tr w:rsidR="008D0506" w14:paraId="7A0EEC6A" w14:textId="77777777" w:rsidTr="006C7D0C">
        <w:trPr>
          <w:trHeight w:val="170"/>
        </w:trPr>
        <w:tc>
          <w:tcPr>
            <w:tcW w:w="567" w:type="dxa"/>
            <w:vMerge/>
            <w:tcBorders>
              <w:left w:val="nil"/>
              <w:right w:val="nil"/>
            </w:tcBorders>
          </w:tcPr>
          <w:p w14:paraId="2564236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AE3FB2"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0CE4203"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33C76FB1"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514A3D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DED82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1716667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5164F1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28A26B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2.2</w:t>
            </w:r>
          </w:p>
        </w:tc>
      </w:tr>
      <w:tr w:rsidR="008D0506" w14:paraId="4BD427BD" w14:textId="77777777" w:rsidTr="006C7D0C">
        <w:trPr>
          <w:trHeight w:val="170"/>
        </w:trPr>
        <w:tc>
          <w:tcPr>
            <w:tcW w:w="567" w:type="dxa"/>
            <w:vMerge/>
            <w:tcBorders>
              <w:left w:val="nil"/>
              <w:right w:val="nil"/>
            </w:tcBorders>
          </w:tcPr>
          <w:p w14:paraId="2990A74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D6D2F1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50B58F2E"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6042A629"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7ED538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6AB2E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50183C9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4CD9FD9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61E290A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9.7</w:t>
            </w:r>
          </w:p>
        </w:tc>
      </w:tr>
      <w:tr w:rsidR="008D0506" w14:paraId="316EE871" w14:textId="77777777" w:rsidTr="006C7D0C">
        <w:trPr>
          <w:trHeight w:val="170"/>
        </w:trPr>
        <w:tc>
          <w:tcPr>
            <w:tcW w:w="567" w:type="dxa"/>
            <w:vMerge/>
            <w:tcBorders>
              <w:left w:val="nil"/>
              <w:right w:val="nil"/>
            </w:tcBorders>
          </w:tcPr>
          <w:p w14:paraId="25056C08"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C0E37BC"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287D166B"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D1C8A8"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80BC14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60392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52263E1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2027EFD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3728C08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63.6</w:t>
            </w:r>
          </w:p>
        </w:tc>
      </w:tr>
      <w:tr w:rsidR="008D0506" w14:paraId="42B4E023" w14:textId="77777777" w:rsidTr="006C7D0C">
        <w:trPr>
          <w:trHeight w:val="170"/>
        </w:trPr>
        <w:tc>
          <w:tcPr>
            <w:tcW w:w="567" w:type="dxa"/>
            <w:vMerge/>
            <w:tcBorders>
              <w:left w:val="nil"/>
              <w:right w:val="nil"/>
            </w:tcBorders>
          </w:tcPr>
          <w:p w14:paraId="06D7F20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56C81C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4EBBB8F0" w14:textId="77777777" w:rsidR="008D0506" w:rsidRPr="00591D24" w:rsidRDefault="008D0506" w:rsidP="006C7D0C">
            <w:pPr>
              <w:jc w:val="left"/>
              <w:rPr>
                <w:rFonts w:ascii="Times New Roman" w:hAnsi="Times New Roman" w:cs="Times New Roman"/>
                <w:sz w:val="20"/>
                <w:szCs w:val="20"/>
                <w:highlight w:val="green"/>
              </w:rPr>
            </w:pPr>
            <w:proofErr w:type="gramStart"/>
            <w:r>
              <w:rPr>
                <w:rFonts w:ascii="Times New Roman" w:hAnsi="Times New Roman" w:cs="Times New Roman"/>
                <w:sz w:val="20"/>
                <w:szCs w:val="20"/>
              </w:rPr>
              <w:t>tomcat-6</w:t>
            </w:r>
            <w:proofErr w:type="gramEnd"/>
          </w:p>
        </w:tc>
        <w:tc>
          <w:tcPr>
            <w:tcW w:w="1162" w:type="dxa"/>
            <w:tcBorders>
              <w:top w:val="nil"/>
              <w:left w:val="nil"/>
              <w:bottom w:val="nil"/>
              <w:right w:val="nil"/>
            </w:tcBorders>
          </w:tcPr>
          <w:p w14:paraId="12B29C84"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92B38CF"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3A2F5AA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45B4AE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3FA59FC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4FEFEF1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w:t>
            </w:r>
          </w:p>
        </w:tc>
      </w:tr>
      <w:tr w:rsidR="008D0506" w14:paraId="434CD329" w14:textId="77777777" w:rsidTr="006C7D0C">
        <w:trPr>
          <w:trHeight w:val="170"/>
        </w:trPr>
        <w:tc>
          <w:tcPr>
            <w:tcW w:w="567" w:type="dxa"/>
            <w:vMerge/>
            <w:tcBorders>
              <w:left w:val="nil"/>
              <w:right w:val="nil"/>
            </w:tcBorders>
          </w:tcPr>
          <w:p w14:paraId="300765D3"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A1197"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16E1A1B4"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90533AE"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79C8A62"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7581D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0603878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5072044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411AFC4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6.4</w:t>
            </w:r>
          </w:p>
        </w:tc>
      </w:tr>
      <w:tr w:rsidR="008D0506" w14:paraId="40CDD4A4" w14:textId="77777777" w:rsidTr="006C7D0C">
        <w:trPr>
          <w:trHeight w:val="170"/>
        </w:trPr>
        <w:tc>
          <w:tcPr>
            <w:tcW w:w="567" w:type="dxa"/>
            <w:vMerge/>
            <w:tcBorders>
              <w:left w:val="nil"/>
              <w:right w:val="nil"/>
            </w:tcBorders>
          </w:tcPr>
          <w:p w14:paraId="754D9B8A"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D55008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0103388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739B7C6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F01AAC8"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E0194C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4DB61D4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5E8E8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1E1C5AA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3</w:t>
            </w:r>
          </w:p>
        </w:tc>
      </w:tr>
      <w:tr w:rsidR="008D0506" w14:paraId="29CCBF08" w14:textId="77777777" w:rsidTr="006C7D0C">
        <w:trPr>
          <w:trHeight w:val="170"/>
        </w:trPr>
        <w:tc>
          <w:tcPr>
            <w:tcW w:w="567" w:type="dxa"/>
            <w:vMerge w:val="restart"/>
            <w:tcBorders>
              <w:top w:val="single" w:sz="4" w:space="0" w:color="auto"/>
              <w:left w:val="nil"/>
              <w:right w:val="nil"/>
            </w:tcBorders>
            <w:textDirection w:val="btLr"/>
          </w:tcPr>
          <w:p w14:paraId="33635E9C"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06316802"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306FC65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4B1867C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0252CA7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3D2CEF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7FEEA4E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13A0B7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2AD789C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8D0506" w14:paraId="4AA5DDAA" w14:textId="77777777" w:rsidTr="006C7D0C">
        <w:trPr>
          <w:trHeight w:val="170"/>
        </w:trPr>
        <w:tc>
          <w:tcPr>
            <w:tcW w:w="567" w:type="dxa"/>
            <w:vMerge/>
            <w:tcBorders>
              <w:left w:val="nil"/>
              <w:right w:val="nil"/>
            </w:tcBorders>
          </w:tcPr>
          <w:p w14:paraId="2EC955E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F2809C"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7E3CCD8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7DA4B49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2B0DFE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68A22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3C544EC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095E123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78ED82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8D0506" w14:paraId="247D5C0D" w14:textId="77777777" w:rsidTr="006C7D0C">
        <w:trPr>
          <w:trHeight w:val="170"/>
        </w:trPr>
        <w:tc>
          <w:tcPr>
            <w:tcW w:w="567" w:type="dxa"/>
            <w:vMerge/>
            <w:tcBorders>
              <w:left w:val="nil"/>
              <w:right w:val="nil"/>
            </w:tcBorders>
          </w:tcPr>
          <w:p w14:paraId="5835AD1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3DCECE"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443375F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540BF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FF3CBC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6DD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9DC52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70A1D80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0BE9D42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8D0506" w14:paraId="4E5F9A37" w14:textId="77777777" w:rsidTr="006C7D0C">
        <w:trPr>
          <w:trHeight w:val="170"/>
        </w:trPr>
        <w:tc>
          <w:tcPr>
            <w:tcW w:w="567" w:type="dxa"/>
            <w:vMerge/>
            <w:tcBorders>
              <w:left w:val="nil"/>
              <w:right w:val="nil"/>
            </w:tcBorders>
          </w:tcPr>
          <w:p w14:paraId="78411DC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218C2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230A9B0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68EADDF8" w14:textId="77777777" w:rsidR="008D0506" w:rsidRPr="001D38B5"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15525F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141E7ED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70F3BEB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51E935F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7AC764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8D0506" w14:paraId="22EC339E" w14:textId="77777777" w:rsidTr="006C7D0C">
        <w:trPr>
          <w:trHeight w:val="170"/>
        </w:trPr>
        <w:tc>
          <w:tcPr>
            <w:tcW w:w="567" w:type="dxa"/>
            <w:vMerge/>
            <w:tcBorders>
              <w:left w:val="nil"/>
              <w:right w:val="nil"/>
            </w:tcBorders>
          </w:tcPr>
          <w:p w14:paraId="44AC0B5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73B0C61"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4F56929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4741C0C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408CA48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6E907E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3853A0D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7B4E4C2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5CCF55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8D0506" w14:paraId="3E8B6732" w14:textId="77777777" w:rsidTr="006C7D0C">
        <w:trPr>
          <w:trHeight w:val="170"/>
        </w:trPr>
        <w:tc>
          <w:tcPr>
            <w:tcW w:w="567" w:type="dxa"/>
            <w:vMerge/>
            <w:tcBorders>
              <w:left w:val="nil"/>
              <w:right w:val="nil"/>
            </w:tcBorders>
          </w:tcPr>
          <w:p w14:paraId="5A84EC4B"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869E66B"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51B9634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0233E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325F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E808A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545BF6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050D3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7D7D82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8D0506" w14:paraId="50FCC3F7" w14:textId="77777777" w:rsidTr="006C7D0C">
        <w:trPr>
          <w:trHeight w:val="170"/>
        </w:trPr>
        <w:tc>
          <w:tcPr>
            <w:tcW w:w="567" w:type="dxa"/>
            <w:vMerge/>
            <w:tcBorders>
              <w:left w:val="nil"/>
              <w:right w:val="nil"/>
            </w:tcBorders>
          </w:tcPr>
          <w:p w14:paraId="0502B0A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33F8EB8"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48530E7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355E10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4BCCC1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9EF30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3831FD9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70D9DD3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107BD7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8D0506" w14:paraId="691CF589" w14:textId="77777777" w:rsidTr="006C7D0C">
        <w:trPr>
          <w:trHeight w:val="170"/>
        </w:trPr>
        <w:tc>
          <w:tcPr>
            <w:tcW w:w="567" w:type="dxa"/>
            <w:vMerge/>
            <w:tcBorders>
              <w:left w:val="nil"/>
              <w:right w:val="nil"/>
            </w:tcBorders>
          </w:tcPr>
          <w:p w14:paraId="0BF6C20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47F7F6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7A4891D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4D0F36F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BBBE65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527F635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C12664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68EBA18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32A117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8D0506" w14:paraId="3755CC0E" w14:textId="77777777" w:rsidTr="006C7D0C">
        <w:trPr>
          <w:trHeight w:val="170"/>
        </w:trPr>
        <w:tc>
          <w:tcPr>
            <w:tcW w:w="567" w:type="dxa"/>
            <w:vMerge/>
            <w:tcBorders>
              <w:left w:val="nil"/>
              <w:right w:val="nil"/>
            </w:tcBorders>
          </w:tcPr>
          <w:p w14:paraId="170485D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38ECF90"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38BD8DF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5AFC47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B60FB7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729CA57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7E84321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081E22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1CD2D7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8D0506" w14:paraId="3C13733B" w14:textId="77777777" w:rsidTr="006C7D0C">
        <w:trPr>
          <w:trHeight w:val="170"/>
        </w:trPr>
        <w:tc>
          <w:tcPr>
            <w:tcW w:w="567" w:type="dxa"/>
            <w:vMerge/>
            <w:tcBorders>
              <w:left w:val="nil"/>
              <w:right w:val="nil"/>
            </w:tcBorders>
          </w:tcPr>
          <w:p w14:paraId="7181F3CD"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172F19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1AAF9E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742212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EFDE5C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5D63CCC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58B369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75D4B60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7C574C3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8D0506" w14:paraId="37233B4E" w14:textId="77777777" w:rsidTr="006C7D0C">
        <w:trPr>
          <w:trHeight w:val="170"/>
        </w:trPr>
        <w:tc>
          <w:tcPr>
            <w:tcW w:w="567" w:type="dxa"/>
            <w:vMerge/>
            <w:tcBorders>
              <w:left w:val="nil"/>
              <w:right w:val="nil"/>
            </w:tcBorders>
          </w:tcPr>
          <w:p w14:paraId="5138808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7FA718D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487229C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5EBABB58" w14:textId="77777777" w:rsidR="008D0506" w:rsidRPr="00C60C79"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3CB214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16C1DF6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26A4884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10C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2B0791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77777777" w:rsidR="003677E2" w:rsidRPr="00444080" w:rsidRDefault="003677E2" w:rsidP="003677E2">
      <w:pPr>
        <w:pStyle w:val="Heading1"/>
        <w:rPr>
          <w:highlight w:val="yellow"/>
        </w:rPr>
      </w:pPr>
      <w:r w:rsidRPr="00444080">
        <w:rPr>
          <w:highlight w:val="yellow"/>
        </w:rPr>
        <w:t>Methodology</w:t>
      </w:r>
    </w:p>
    <w:p w14:paraId="488B92F0" w14:textId="4003DD70" w:rsidR="003677E2" w:rsidRDefault="0023440B" w:rsidP="0023440B">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sidR="006C7D0C">
        <w:rPr>
          <w:lang w:val="en-US" w:eastAsia="en-IN"/>
        </w:rPr>
        <w:t xml:space="preserve">defect </w:t>
      </w:r>
      <w:r w:rsidRPr="0023440B">
        <w:rPr>
          <w:lang w:val="en-US" w:eastAsia="en-IN"/>
        </w:rPr>
        <w:lastRenderedPageBreak/>
        <w:t>prediction</w:t>
      </w:r>
      <w:r>
        <w:rPr>
          <w:lang w:val="en-US" w:eastAsia="en-IN"/>
        </w:rPr>
        <w:t xml:space="preserve"> </w:t>
      </w:r>
      <w:r w:rsidRPr="0023440B">
        <w:rPr>
          <w:lang w:val="en-US" w:eastAsia="en-IN"/>
        </w:rPr>
        <w:t>model that consists of integrating</w:t>
      </w:r>
      <w:r>
        <w:rPr>
          <w:lang w:val="en-US" w:eastAsia="en-IN"/>
        </w:rPr>
        <w:t xml:space="preserve"> </w:t>
      </w:r>
      <w:r w:rsidR="00043C84">
        <w:rPr>
          <w:lang w:val="en-US" w:eastAsia="en-IN"/>
        </w:rPr>
        <w:t xml:space="preserve">sticky binary </w:t>
      </w:r>
      <w:r w:rsidRPr="0023440B">
        <w:rPr>
          <w:lang w:val="en-US" w:eastAsia="en-IN"/>
        </w:rPr>
        <w:t xml:space="preserve">particle swarm algorithm with </w:t>
      </w:r>
      <w:r w:rsidR="006C7D0C">
        <w:rPr>
          <w:lang w:val="en-US" w:eastAsia="en-IN"/>
        </w:rPr>
        <w:t>different</w:t>
      </w:r>
      <w:r w:rsidRPr="0023440B">
        <w:rPr>
          <w:lang w:val="en-US" w:eastAsia="en-IN"/>
        </w:rPr>
        <w:t xml:space="preserve"> classifier</w:t>
      </w:r>
      <w:r w:rsidR="006C7D0C">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sidR="00043C84">
        <w:rPr>
          <w:lang w:val="en-US" w:eastAsia="en-IN"/>
        </w:rPr>
        <w:t>defect</w:t>
      </w:r>
      <w:r w:rsidRPr="0023440B">
        <w:rPr>
          <w:bCs/>
          <w:lang w:val="en-US" w:eastAsia="en-IN"/>
        </w:rPr>
        <w:t>, and Figure 1 illustrates the proposed approaches in this article.</w:t>
      </w:r>
    </w:p>
    <w:p w14:paraId="3C9A8F64" w14:textId="01DC7FE3" w:rsidR="006C7D0C" w:rsidRDefault="006C7D0C" w:rsidP="0023440B">
      <w:pPr>
        <w:autoSpaceDE w:val="0"/>
        <w:autoSpaceDN w:val="0"/>
        <w:adjustRightInd w:val="0"/>
        <w:spacing w:line="240" w:lineRule="auto"/>
        <w:jc w:val="left"/>
        <w:rPr>
          <w:bCs/>
          <w:lang w:val="en-US" w:eastAsia="en-IN"/>
        </w:rPr>
      </w:pPr>
    </w:p>
    <w:tbl>
      <w:tblPr>
        <w:tblStyle w:val="TableGrid"/>
        <w:tblW w:w="0" w:type="auto"/>
        <w:tblInd w:w="432" w:type="dxa"/>
        <w:tblLook w:val="04A0" w:firstRow="1" w:lastRow="0" w:firstColumn="1" w:lastColumn="0" w:noHBand="0" w:noVBand="1"/>
      </w:tblPr>
      <w:tblGrid>
        <w:gridCol w:w="2205"/>
        <w:gridCol w:w="1359"/>
        <w:gridCol w:w="1151"/>
        <w:gridCol w:w="3869"/>
      </w:tblGrid>
      <w:tr w:rsidR="006C7D0C" w14:paraId="4E1CBBED" w14:textId="77777777" w:rsidTr="006C7D0C">
        <w:trPr>
          <w:trHeight w:val="800"/>
        </w:trPr>
        <w:tc>
          <w:tcPr>
            <w:tcW w:w="2255" w:type="dxa"/>
          </w:tcPr>
          <w:p w14:paraId="1EEF7C5D" w14:textId="77777777" w:rsidR="006C7D0C" w:rsidRPr="005A56E0" w:rsidRDefault="006C7D0C" w:rsidP="006C7D0C">
            <w:pPr>
              <w:pStyle w:val="Heading1"/>
              <w:numPr>
                <w:ilvl w:val="0"/>
                <w:numId w:val="0"/>
              </w:numPr>
            </w:pPr>
            <w:r w:rsidRPr="005A56E0">
              <w:t>Parameters</w:t>
            </w:r>
          </w:p>
        </w:tc>
        <w:tc>
          <w:tcPr>
            <w:tcW w:w="1268" w:type="dxa"/>
          </w:tcPr>
          <w:p w14:paraId="6482C570" w14:textId="77777777" w:rsidR="006C7D0C" w:rsidRPr="005A56E0" w:rsidRDefault="006C7D0C" w:rsidP="006C7D0C">
            <w:pPr>
              <w:pStyle w:val="Heading1"/>
              <w:numPr>
                <w:ilvl w:val="0"/>
                <w:numId w:val="0"/>
              </w:numPr>
              <w:ind w:left="360"/>
            </w:pPr>
            <w:r w:rsidRPr="005A56E0">
              <w:rPr>
                <w:highlight w:val="yellow"/>
              </w:rPr>
              <w:t>Without FS</w:t>
            </w:r>
          </w:p>
        </w:tc>
        <w:tc>
          <w:tcPr>
            <w:tcW w:w="990" w:type="dxa"/>
          </w:tcPr>
          <w:p w14:paraId="07DD48BC" w14:textId="77777777" w:rsidR="006C7D0C" w:rsidRPr="005A56E0" w:rsidRDefault="006C7D0C" w:rsidP="006C7D0C">
            <w:pPr>
              <w:pStyle w:val="Heading1"/>
              <w:numPr>
                <w:ilvl w:val="0"/>
                <w:numId w:val="0"/>
              </w:numPr>
              <w:ind w:left="360"/>
            </w:pPr>
            <w:r w:rsidRPr="005A56E0">
              <w:t>BPSO</w:t>
            </w:r>
          </w:p>
        </w:tc>
        <w:tc>
          <w:tcPr>
            <w:tcW w:w="4071" w:type="dxa"/>
          </w:tcPr>
          <w:p w14:paraId="4F3C0F1D" w14:textId="77777777" w:rsidR="006C7D0C" w:rsidRPr="005A56E0" w:rsidRDefault="006C7D0C" w:rsidP="006C7D0C">
            <w:pPr>
              <w:pStyle w:val="Heading1"/>
              <w:numPr>
                <w:ilvl w:val="0"/>
                <w:numId w:val="0"/>
              </w:numPr>
              <w:ind w:left="360"/>
            </w:pPr>
            <w:r w:rsidRPr="005A56E0">
              <w:t>Proposed method SBPSO</w:t>
            </w:r>
          </w:p>
        </w:tc>
      </w:tr>
      <w:tr w:rsidR="006C7D0C" w14:paraId="1ED039B8" w14:textId="77777777" w:rsidTr="006C7D0C">
        <w:tc>
          <w:tcPr>
            <w:tcW w:w="2255" w:type="dxa"/>
          </w:tcPr>
          <w:p w14:paraId="3F625E9F" w14:textId="77777777" w:rsidR="006C7D0C" w:rsidRPr="005A56E0" w:rsidRDefault="006C7D0C" w:rsidP="006C7D0C">
            <w:pPr>
              <w:pStyle w:val="Heading1"/>
              <w:numPr>
                <w:ilvl w:val="0"/>
                <w:numId w:val="0"/>
              </w:numPr>
              <w:ind w:left="360"/>
              <w:rPr>
                <w:lang w:val="en-IN"/>
              </w:rPr>
            </w:pPr>
            <w:r w:rsidRPr="005A56E0">
              <w:t>Population size, N</w:t>
            </w:r>
          </w:p>
        </w:tc>
        <w:tc>
          <w:tcPr>
            <w:tcW w:w="1268" w:type="dxa"/>
          </w:tcPr>
          <w:p w14:paraId="3BD4C657" w14:textId="77777777" w:rsidR="006C7D0C" w:rsidRDefault="006C7D0C" w:rsidP="006C7D0C">
            <w:pPr>
              <w:pStyle w:val="Heading1"/>
              <w:numPr>
                <w:ilvl w:val="0"/>
                <w:numId w:val="0"/>
              </w:numPr>
              <w:ind w:left="360"/>
            </w:pPr>
          </w:p>
        </w:tc>
        <w:tc>
          <w:tcPr>
            <w:tcW w:w="990" w:type="dxa"/>
          </w:tcPr>
          <w:p w14:paraId="6CC9C381" w14:textId="77777777" w:rsidR="006C7D0C" w:rsidRDefault="006C7D0C" w:rsidP="006C7D0C">
            <w:pPr>
              <w:pStyle w:val="Heading1"/>
              <w:numPr>
                <w:ilvl w:val="0"/>
                <w:numId w:val="0"/>
              </w:numPr>
              <w:ind w:left="360"/>
            </w:pPr>
          </w:p>
        </w:tc>
        <w:tc>
          <w:tcPr>
            <w:tcW w:w="4071" w:type="dxa"/>
          </w:tcPr>
          <w:p w14:paraId="135E2C25" w14:textId="77777777" w:rsidR="006C7D0C" w:rsidRDefault="006C7D0C" w:rsidP="006C7D0C">
            <w:pPr>
              <w:pStyle w:val="Heading1"/>
              <w:numPr>
                <w:ilvl w:val="0"/>
                <w:numId w:val="0"/>
              </w:numPr>
            </w:pPr>
          </w:p>
        </w:tc>
      </w:tr>
      <w:tr w:rsidR="006C7D0C" w14:paraId="7FBCE622" w14:textId="77777777" w:rsidTr="006C7D0C">
        <w:tc>
          <w:tcPr>
            <w:tcW w:w="2255" w:type="dxa"/>
          </w:tcPr>
          <w:p w14:paraId="35431D1D" w14:textId="77777777" w:rsidR="006C7D0C" w:rsidRPr="005A56E0" w:rsidRDefault="006C7D0C" w:rsidP="006C7D0C">
            <w:pPr>
              <w:pStyle w:val="Heading1"/>
              <w:numPr>
                <w:ilvl w:val="0"/>
                <w:numId w:val="0"/>
              </w:numPr>
              <w:ind w:left="360"/>
            </w:pPr>
            <w:r w:rsidRPr="005A56E0">
              <w:t>Maximum number of iterations, Tmax</w:t>
            </w:r>
          </w:p>
        </w:tc>
        <w:tc>
          <w:tcPr>
            <w:tcW w:w="1268" w:type="dxa"/>
          </w:tcPr>
          <w:p w14:paraId="6AC0B022" w14:textId="77777777" w:rsidR="006C7D0C" w:rsidRDefault="006C7D0C" w:rsidP="006C7D0C">
            <w:pPr>
              <w:pStyle w:val="Heading1"/>
              <w:numPr>
                <w:ilvl w:val="0"/>
                <w:numId w:val="0"/>
              </w:numPr>
            </w:pPr>
          </w:p>
        </w:tc>
        <w:tc>
          <w:tcPr>
            <w:tcW w:w="990" w:type="dxa"/>
          </w:tcPr>
          <w:p w14:paraId="7D31F6F1" w14:textId="77777777" w:rsidR="006C7D0C" w:rsidRDefault="006C7D0C" w:rsidP="006C7D0C">
            <w:pPr>
              <w:pStyle w:val="Heading1"/>
              <w:numPr>
                <w:ilvl w:val="0"/>
                <w:numId w:val="0"/>
              </w:numPr>
              <w:ind w:left="360"/>
            </w:pPr>
          </w:p>
        </w:tc>
        <w:tc>
          <w:tcPr>
            <w:tcW w:w="4071" w:type="dxa"/>
          </w:tcPr>
          <w:p w14:paraId="00DB7FA7" w14:textId="77777777" w:rsidR="006C7D0C" w:rsidRDefault="006C7D0C" w:rsidP="006C7D0C">
            <w:pPr>
              <w:pStyle w:val="Heading1"/>
              <w:numPr>
                <w:ilvl w:val="0"/>
                <w:numId w:val="0"/>
              </w:numPr>
              <w:ind w:left="360"/>
            </w:pPr>
          </w:p>
        </w:tc>
      </w:tr>
      <w:tr w:rsidR="006C7D0C" w14:paraId="719F3812" w14:textId="77777777" w:rsidTr="006C7D0C">
        <w:tc>
          <w:tcPr>
            <w:tcW w:w="2255" w:type="dxa"/>
          </w:tcPr>
          <w:p w14:paraId="0CD59699" w14:textId="77777777" w:rsidR="006C7D0C" w:rsidRPr="005A56E0" w:rsidRDefault="006C7D0C" w:rsidP="006C7D0C">
            <w:pPr>
              <w:pStyle w:val="Heading1"/>
              <w:numPr>
                <w:ilvl w:val="0"/>
                <w:numId w:val="0"/>
              </w:numPr>
              <w:ind w:left="360"/>
            </w:pPr>
            <w:r w:rsidRPr="005A56E0">
              <w:t>Number of runs</w:t>
            </w:r>
          </w:p>
        </w:tc>
        <w:tc>
          <w:tcPr>
            <w:tcW w:w="1268" w:type="dxa"/>
          </w:tcPr>
          <w:p w14:paraId="78FF2E57" w14:textId="77777777" w:rsidR="006C7D0C" w:rsidRDefault="006C7D0C" w:rsidP="006C7D0C">
            <w:pPr>
              <w:pStyle w:val="Heading1"/>
              <w:numPr>
                <w:ilvl w:val="0"/>
                <w:numId w:val="0"/>
              </w:numPr>
              <w:ind w:left="360"/>
            </w:pPr>
          </w:p>
        </w:tc>
        <w:tc>
          <w:tcPr>
            <w:tcW w:w="990" w:type="dxa"/>
          </w:tcPr>
          <w:p w14:paraId="70A1B9BC" w14:textId="77777777" w:rsidR="006C7D0C" w:rsidRDefault="006C7D0C" w:rsidP="006C7D0C">
            <w:pPr>
              <w:pStyle w:val="Heading1"/>
              <w:numPr>
                <w:ilvl w:val="0"/>
                <w:numId w:val="0"/>
              </w:numPr>
              <w:ind w:left="360"/>
            </w:pPr>
          </w:p>
        </w:tc>
        <w:tc>
          <w:tcPr>
            <w:tcW w:w="4071" w:type="dxa"/>
          </w:tcPr>
          <w:p w14:paraId="075F6480" w14:textId="77777777" w:rsidR="006C7D0C" w:rsidRDefault="006C7D0C" w:rsidP="006C7D0C">
            <w:pPr>
              <w:pStyle w:val="Heading1"/>
              <w:numPr>
                <w:ilvl w:val="0"/>
                <w:numId w:val="0"/>
              </w:numPr>
              <w:ind w:left="360"/>
            </w:pPr>
          </w:p>
        </w:tc>
      </w:tr>
      <w:tr w:rsidR="006C7D0C" w:rsidRPr="0041500A" w14:paraId="1518773E" w14:textId="77777777" w:rsidTr="006C7D0C">
        <w:tc>
          <w:tcPr>
            <w:tcW w:w="2255" w:type="dxa"/>
          </w:tcPr>
          <w:p w14:paraId="043705E0" w14:textId="77777777" w:rsidR="006C7D0C" w:rsidRPr="005A56E0" w:rsidRDefault="006C7D0C" w:rsidP="006C7D0C">
            <w:pPr>
              <w:pStyle w:val="Heading1"/>
              <w:numPr>
                <w:ilvl w:val="0"/>
                <w:numId w:val="0"/>
              </w:numPr>
              <w:ind w:left="360"/>
              <w:rPr>
                <w:lang w:eastAsia="fr-FR"/>
              </w:rPr>
            </w:pPr>
            <w:r w:rsidRPr="005A56E0">
              <w:rPr>
                <w:lang w:eastAsia="fr-FR"/>
              </w:rPr>
              <w:t>w</w:t>
            </w:r>
          </w:p>
        </w:tc>
        <w:tc>
          <w:tcPr>
            <w:tcW w:w="1268" w:type="dxa"/>
          </w:tcPr>
          <w:p w14:paraId="4DE91540" w14:textId="77777777" w:rsidR="006C7D0C" w:rsidRPr="0041500A" w:rsidRDefault="006C7D0C" w:rsidP="006C7D0C">
            <w:pPr>
              <w:pStyle w:val="Heading1"/>
              <w:numPr>
                <w:ilvl w:val="0"/>
                <w:numId w:val="0"/>
              </w:numPr>
              <w:ind w:left="360"/>
              <w:rPr>
                <w:lang w:eastAsia="fr-FR"/>
              </w:rPr>
            </w:pPr>
          </w:p>
        </w:tc>
        <w:tc>
          <w:tcPr>
            <w:tcW w:w="990" w:type="dxa"/>
          </w:tcPr>
          <w:p w14:paraId="01E11EE8" w14:textId="77777777" w:rsidR="006C7D0C" w:rsidRPr="0041500A" w:rsidRDefault="006C7D0C" w:rsidP="006C7D0C">
            <w:pPr>
              <w:pStyle w:val="Heading1"/>
              <w:numPr>
                <w:ilvl w:val="0"/>
                <w:numId w:val="0"/>
              </w:numPr>
              <w:ind w:left="360"/>
              <w:rPr>
                <w:lang w:eastAsia="fr-FR"/>
              </w:rPr>
            </w:pPr>
          </w:p>
        </w:tc>
        <w:tc>
          <w:tcPr>
            <w:tcW w:w="4071" w:type="dxa"/>
          </w:tcPr>
          <w:p w14:paraId="346B57EA" w14:textId="77777777" w:rsidR="006C7D0C" w:rsidRPr="0041500A" w:rsidRDefault="006C7D0C" w:rsidP="006C7D0C">
            <w:pPr>
              <w:pStyle w:val="Heading1"/>
              <w:numPr>
                <w:ilvl w:val="0"/>
                <w:numId w:val="0"/>
              </w:numPr>
              <w:ind w:left="360"/>
              <w:rPr>
                <w:lang w:eastAsia="fr-FR"/>
              </w:rPr>
            </w:pPr>
          </w:p>
        </w:tc>
      </w:tr>
      <w:tr w:rsidR="006C7D0C" w:rsidRPr="0041500A" w14:paraId="46D68A6D" w14:textId="77777777" w:rsidTr="006C7D0C">
        <w:tc>
          <w:tcPr>
            <w:tcW w:w="2255" w:type="dxa"/>
          </w:tcPr>
          <w:p w14:paraId="66A337B9" w14:textId="77777777" w:rsidR="006C7D0C" w:rsidRPr="005A56E0" w:rsidRDefault="006C7D0C" w:rsidP="006C7D0C">
            <w:pPr>
              <w:pStyle w:val="Heading1"/>
              <w:numPr>
                <w:ilvl w:val="0"/>
                <w:numId w:val="0"/>
              </w:numPr>
              <w:ind w:left="360"/>
              <w:rPr>
                <w:lang w:eastAsia="fr-FR"/>
              </w:rPr>
            </w:pPr>
            <w:r w:rsidRPr="005A56E0">
              <w:rPr>
                <w:lang w:eastAsia="fr-FR"/>
              </w:rPr>
              <w:t>c1</w:t>
            </w:r>
          </w:p>
        </w:tc>
        <w:tc>
          <w:tcPr>
            <w:tcW w:w="1268" w:type="dxa"/>
          </w:tcPr>
          <w:p w14:paraId="1E9DA8DF" w14:textId="77777777" w:rsidR="006C7D0C" w:rsidRPr="0041500A" w:rsidRDefault="006C7D0C" w:rsidP="006C7D0C">
            <w:pPr>
              <w:pStyle w:val="Heading1"/>
              <w:numPr>
                <w:ilvl w:val="0"/>
                <w:numId w:val="0"/>
              </w:numPr>
              <w:ind w:left="360"/>
              <w:rPr>
                <w:lang w:eastAsia="fr-FR"/>
              </w:rPr>
            </w:pPr>
          </w:p>
        </w:tc>
        <w:tc>
          <w:tcPr>
            <w:tcW w:w="990" w:type="dxa"/>
          </w:tcPr>
          <w:p w14:paraId="216445BC" w14:textId="77777777" w:rsidR="006C7D0C" w:rsidRPr="0041500A" w:rsidRDefault="006C7D0C" w:rsidP="006C7D0C">
            <w:pPr>
              <w:pStyle w:val="Heading1"/>
              <w:numPr>
                <w:ilvl w:val="0"/>
                <w:numId w:val="0"/>
              </w:numPr>
              <w:ind w:left="360"/>
              <w:rPr>
                <w:lang w:eastAsia="fr-FR"/>
              </w:rPr>
            </w:pPr>
          </w:p>
        </w:tc>
        <w:tc>
          <w:tcPr>
            <w:tcW w:w="4071" w:type="dxa"/>
          </w:tcPr>
          <w:p w14:paraId="1ED40528" w14:textId="77777777" w:rsidR="006C7D0C" w:rsidRPr="0041500A" w:rsidRDefault="006C7D0C" w:rsidP="006C7D0C">
            <w:pPr>
              <w:pStyle w:val="Heading1"/>
              <w:numPr>
                <w:ilvl w:val="0"/>
                <w:numId w:val="0"/>
              </w:numPr>
              <w:ind w:left="360"/>
              <w:rPr>
                <w:lang w:eastAsia="fr-FR"/>
              </w:rPr>
            </w:pPr>
          </w:p>
        </w:tc>
      </w:tr>
      <w:tr w:rsidR="006C7D0C" w:rsidRPr="0041500A" w14:paraId="07109599" w14:textId="77777777" w:rsidTr="006C7D0C">
        <w:tc>
          <w:tcPr>
            <w:tcW w:w="2255" w:type="dxa"/>
          </w:tcPr>
          <w:p w14:paraId="2F894899" w14:textId="77777777" w:rsidR="006C7D0C" w:rsidRPr="005A56E0" w:rsidRDefault="006C7D0C" w:rsidP="006C7D0C">
            <w:pPr>
              <w:pStyle w:val="Heading1"/>
              <w:numPr>
                <w:ilvl w:val="0"/>
                <w:numId w:val="0"/>
              </w:numPr>
              <w:ind w:left="360"/>
              <w:rPr>
                <w:lang w:eastAsia="fr-FR"/>
              </w:rPr>
            </w:pPr>
            <w:r w:rsidRPr="005A56E0">
              <w:rPr>
                <w:lang w:eastAsia="fr-FR"/>
              </w:rPr>
              <w:t>c2</w:t>
            </w:r>
          </w:p>
        </w:tc>
        <w:tc>
          <w:tcPr>
            <w:tcW w:w="1268" w:type="dxa"/>
          </w:tcPr>
          <w:p w14:paraId="40B2D69F" w14:textId="77777777" w:rsidR="006C7D0C" w:rsidRPr="0041500A" w:rsidRDefault="006C7D0C" w:rsidP="006C7D0C">
            <w:pPr>
              <w:pStyle w:val="Heading1"/>
              <w:numPr>
                <w:ilvl w:val="0"/>
                <w:numId w:val="0"/>
              </w:numPr>
              <w:ind w:left="360"/>
              <w:rPr>
                <w:lang w:eastAsia="fr-FR"/>
              </w:rPr>
            </w:pPr>
          </w:p>
        </w:tc>
        <w:tc>
          <w:tcPr>
            <w:tcW w:w="990" w:type="dxa"/>
          </w:tcPr>
          <w:p w14:paraId="27E05EB7" w14:textId="77777777" w:rsidR="006C7D0C" w:rsidRPr="0041500A" w:rsidRDefault="006C7D0C" w:rsidP="006C7D0C">
            <w:pPr>
              <w:pStyle w:val="Heading1"/>
              <w:numPr>
                <w:ilvl w:val="0"/>
                <w:numId w:val="0"/>
              </w:numPr>
              <w:ind w:left="360"/>
              <w:rPr>
                <w:lang w:eastAsia="fr-FR"/>
              </w:rPr>
            </w:pPr>
          </w:p>
        </w:tc>
        <w:tc>
          <w:tcPr>
            <w:tcW w:w="4071" w:type="dxa"/>
          </w:tcPr>
          <w:p w14:paraId="659E5ADC" w14:textId="77777777" w:rsidR="006C7D0C" w:rsidRPr="0041500A" w:rsidRDefault="006C7D0C" w:rsidP="006C7D0C">
            <w:pPr>
              <w:pStyle w:val="Heading1"/>
              <w:numPr>
                <w:ilvl w:val="0"/>
                <w:numId w:val="0"/>
              </w:numPr>
              <w:ind w:left="360"/>
              <w:rPr>
                <w:lang w:eastAsia="fr-FR"/>
              </w:rPr>
            </w:pPr>
          </w:p>
        </w:tc>
      </w:tr>
      <w:tr w:rsidR="006C7D0C" w:rsidRPr="0041500A" w14:paraId="69055843" w14:textId="77777777" w:rsidTr="006C7D0C">
        <w:tc>
          <w:tcPr>
            <w:tcW w:w="2255" w:type="dxa"/>
          </w:tcPr>
          <w:p w14:paraId="2247C2BC" w14:textId="77777777" w:rsidR="006C7D0C" w:rsidRPr="005A56E0" w:rsidRDefault="006C7D0C" w:rsidP="006C7D0C">
            <w:pPr>
              <w:pStyle w:val="Heading1"/>
              <w:numPr>
                <w:ilvl w:val="0"/>
                <w:numId w:val="0"/>
              </w:numPr>
              <w:ind w:left="360"/>
              <w:rPr>
                <w:lang w:eastAsia="fr-FR"/>
              </w:rPr>
            </w:pPr>
            <w:r w:rsidRPr="005A56E0">
              <w:rPr>
                <w:lang w:eastAsia="fr-FR"/>
              </w:rPr>
              <w:t>vmax</w:t>
            </w:r>
          </w:p>
        </w:tc>
        <w:tc>
          <w:tcPr>
            <w:tcW w:w="1268" w:type="dxa"/>
          </w:tcPr>
          <w:p w14:paraId="360669F5" w14:textId="77777777" w:rsidR="006C7D0C" w:rsidRPr="0041500A" w:rsidRDefault="006C7D0C" w:rsidP="006C7D0C">
            <w:pPr>
              <w:pStyle w:val="Heading1"/>
              <w:numPr>
                <w:ilvl w:val="0"/>
                <w:numId w:val="0"/>
              </w:numPr>
              <w:ind w:left="360"/>
              <w:rPr>
                <w:lang w:eastAsia="fr-FR"/>
              </w:rPr>
            </w:pPr>
          </w:p>
        </w:tc>
        <w:tc>
          <w:tcPr>
            <w:tcW w:w="990" w:type="dxa"/>
          </w:tcPr>
          <w:p w14:paraId="2F1BB6AB" w14:textId="77777777" w:rsidR="006C7D0C" w:rsidRPr="0041500A" w:rsidRDefault="006C7D0C" w:rsidP="006C7D0C">
            <w:pPr>
              <w:pStyle w:val="Heading1"/>
              <w:numPr>
                <w:ilvl w:val="0"/>
                <w:numId w:val="0"/>
              </w:numPr>
              <w:ind w:left="360"/>
              <w:rPr>
                <w:lang w:eastAsia="fr-FR"/>
              </w:rPr>
            </w:pPr>
          </w:p>
        </w:tc>
        <w:tc>
          <w:tcPr>
            <w:tcW w:w="4071" w:type="dxa"/>
          </w:tcPr>
          <w:p w14:paraId="553B8FB8" w14:textId="77777777" w:rsidR="006C7D0C" w:rsidRPr="0041500A" w:rsidRDefault="006C7D0C" w:rsidP="006C7D0C">
            <w:pPr>
              <w:pStyle w:val="Heading1"/>
              <w:numPr>
                <w:ilvl w:val="0"/>
                <w:numId w:val="0"/>
              </w:numPr>
              <w:ind w:left="360"/>
              <w:rPr>
                <w:lang w:eastAsia="fr-FR"/>
              </w:rPr>
            </w:pPr>
          </w:p>
        </w:tc>
      </w:tr>
      <w:tr w:rsidR="006C7D0C" w:rsidRPr="0041500A" w14:paraId="02030E27" w14:textId="77777777" w:rsidTr="006C7D0C">
        <w:tc>
          <w:tcPr>
            <w:tcW w:w="2255" w:type="dxa"/>
          </w:tcPr>
          <w:p w14:paraId="0D17FB0E" w14:textId="77777777" w:rsidR="006C7D0C" w:rsidRPr="005A56E0" w:rsidRDefault="006C7D0C" w:rsidP="006C7D0C">
            <w:pPr>
              <w:pStyle w:val="Heading1"/>
              <w:numPr>
                <w:ilvl w:val="0"/>
                <w:numId w:val="0"/>
              </w:numPr>
              <w:ind w:left="360"/>
              <w:rPr>
                <w:lang w:eastAsia="fr-FR"/>
              </w:rPr>
            </w:pPr>
            <w:r w:rsidRPr="005A56E0">
              <w:rPr>
                <w:lang w:eastAsia="fr-FR"/>
              </w:rPr>
              <w:t>vmin</w:t>
            </w:r>
          </w:p>
        </w:tc>
        <w:tc>
          <w:tcPr>
            <w:tcW w:w="1268" w:type="dxa"/>
          </w:tcPr>
          <w:p w14:paraId="6C06ED19" w14:textId="77777777" w:rsidR="006C7D0C" w:rsidRPr="0041500A" w:rsidRDefault="006C7D0C" w:rsidP="006C7D0C">
            <w:pPr>
              <w:pStyle w:val="Heading1"/>
              <w:numPr>
                <w:ilvl w:val="0"/>
                <w:numId w:val="0"/>
              </w:numPr>
              <w:ind w:left="360"/>
              <w:rPr>
                <w:lang w:eastAsia="fr-FR"/>
              </w:rPr>
            </w:pPr>
          </w:p>
        </w:tc>
        <w:tc>
          <w:tcPr>
            <w:tcW w:w="990" w:type="dxa"/>
          </w:tcPr>
          <w:p w14:paraId="60C2CDF1" w14:textId="77777777" w:rsidR="006C7D0C" w:rsidRPr="0041500A" w:rsidRDefault="006C7D0C" w:rsidP="006C7D0C">
            <w:pPr>
              <w:pStyle w:val="Heading1"/>
              <w:numPr>
                <w:ilvl w:val="0"/>
                <w:numId w:val="0"/>
              </w:numPr>
              <w:ind w:left="360"/>
              <w:rPr>
                <w:lang w:eastAsia="fr-FR"/>
              </w:rPr>
            </w:pPr>
          </w:p>
        </w:tc>
        <w:tc>
          <w:tcPr>
            <w:tcW w:w="4071" w:type="dxa"/>
          </w:tcPr>
          <w:p w14:paraId="2C638C1D" w14:textId="77777777" w:rsidR="006C7D0C" w:rsidRPr="0041500A" w:rsidRDefault="006C7D0C" w:rsidP="006C7D0C">
            <w:pPr>
              <w:pStyle w:val="Heading1"/>
              <w:numPr>
                <w:ilvl w:val="0"/>
                <w:numId w:val="0"/>
              </w:numPr>
              <w:ind w:left="360"/>
              <w:rPr>
                <w:lang w:eastAsia="fr-FR"/>
              </w:rPr>
            </w:pPr>
          </w:p>
        </w:tc>
      </w:tr>
      <w:tr w:rsidR="006C7D0C" w:rsidRPr="0041500A" w14:paraId="033CF799" w14:textId="77777777" w:rsidTr="006C7D0C">
        <w:tc>
          <w:tcPr>
            <w:tcW w:w="2255" w:type="dxa"/>
          </w:tcPr>
          <w:p w14:paraId="4A42AAEF" w14:textId="77777777" w:rsidR="006C7D0C" w:rsidRPr="0041500A" w:rsidRDefault="006C7D0C" w:rsidP="006C7D0C">
            <w:pPr>
              <w:pStyle w:val="Heading1"/>
              <w:numPr>
                <w:ilvl w:val="0"/>
                <w:numId w:val="0"/>
              </w:numPr>
              <w:ind w:left="360"/>
              <w:rPr>
                <w:lang w:eastAsia="fr-FR"/>
              </w:rPr>
            </w:pPr>
          </w:p>
        </w:tc>
        <w:tc>
          <w:tcPr>
            <w:tcW w:w="1268" w:type="dxa"/>
          </w:tcPr>
          <w:p w14:paraId="7AA47893" w14:textId="77777777" w:rsidR="006C7D0C" w:rsidRPr="0041500A" w:rsidRDefault="006C7D0C" w:rsidP="006C7D0C">
            <w:pPr>
              <w:pStyle w:val="Heading1"/>
              <w:numPr>
                <w:ilvl w:val="0"/>
                <w:numId w:val="0"/>
              </w:numPr>
              <w:ind w:left="360"/>
              <w:rPr>
                <w:lang w:eastAsia="fr-FR"/>
              </w:rPr>
            </w:pPr>
          </w:p>
        </w:tc>
        <w:tc>
          <w:tcPr>
            <w:tcW w:w="990" w:type="dxa"/>
          </w:tcPr>
          <w:p w14:paraId="12B2A9DF" w14:textId="77777777" w:rsidR="006C7D0C" w:rsidRPr="0041500A" w:rsidRDefault="006C7D0C" w:rsidP="006C7D0C">
            <w:pPr>
              <w:pStyle w:val="Heading1"/>
              <w:numPr>
                <w:ilvl w:val="0"/>
                <w:numId w:val="0"/>
              </w:numPr>
              <w:ind w:left="360"/>
              <w:rPr>
                <w:lang w:eastAsia="fr-FR"/>
              </w:rPr>
            </w:pPr>
          </w:p>
        </w:tc>
        <w:tc>
          <w:tcPr>
            <w:tcW w:w="4071" w:type="dxa"/>
          </w:tcPr>
          <w:p w14:paraId="6B2B9D43" w14:textId="77777777" w:rsidR="006C7D0C" w:rsidRPr="0041500A" w:rsidRDefault="006C7D0C" w:rsidP="006C7D0C">
            <w:pPr>
              <w:pStyle w:val="Heading1"/>
              <w:numPr>
                <w:ilvl w:val="0"/>
                <w:numId w:val="0"/>
              </w:numPr>
              <w:ind w:left="360"/>
              <w:rPr>
                <w:lang w:eastAsia="fr-FR"/>
              </w:rPr>
            </w:pPr>
          </w:p>
        </w:tc>
      </w:tr>
      <w:tr w:rsidR="006C7D0C" w:rsidRPr="0041500A" w14:paraId="196E4FC3" w14:textId="77777777" w:rsidTr="006C7D0C">
        <w:tc>
          <w:tcPr>
            <w:tcW w:w="2255" w:type="dxa"/>
          </w:tcPr>
          <w:p w14:paraId="54F35D8E" w14:textId="77777777" w:rsidR="006C7D0C" w:rsidRPr="0041500A" w:rsidRDefault="006C7D0C" w:rsidP="006C7D0C">
            <w:pPr>
              <w:pStyle w:val="Heading1"/>
              <w:numPr>
                <w:ilvl w:val="0"/>
                <w:numId w:val="0"/>
              </w:numPr>
              <w:ind w:left="360"/>
              <w:rPr>
                <w:lang w:eastAsia="fr-FR"/>
              </w:rPr>
            </w:pPr>
          </w:p>
        </w:tc>
        <w:tc>
          <w:tcPr>
            <w:tcW w:w="1268" w:type="dxa"/>
          </w:tcPr>
          <w:p w14:paraId="1758FA8A" w14:textId="77777777" w:rsidR="006C7D0C" w:rsidRPr="0041500A" w:rsidRDefault="006C7D0C" w:rsidP="006C7D0C">
            <w:pPr>
              <w:pStyle w:val="Heading1"/>
              <w:numPr>
                <w:ilvl w:val="0"/>
                <w:numId w:val="0"/>
              </w:numPr>
              <w:ind w:left="360"/>
              <w:rPr>
                <w:lang w:eastAsia="fr-FR"/>
              </w:rPr>
            </w:pPr>
          </w:p>
        </w:tc>
        <w:tc>
          <w:tcPr>
            <w:tcW w:w="990" w:type="dxa"/>
          </w:tcPr>
          <w:p w14:paraId="4B904478" w14:textId="77777777" w:rsidR="006C7D0C" w:rsidRPr="0041500A" w:rsidRDefault="006C7D0C" w:rsidP="006C7D0C">
            <w:pPr>
              <w:pStyle w:val="Heading1"/>
              <w:numPr>
                <w:ilvl w:val="0"/>
                <w:numId w:val="0"/>
              </w:numPr>
              <w:ind w:left="360"/>
              <w:rPr>
                <w:lang w:eastAsia="fr-FR"/>
              </w:rPr>
            </w:pPr>
          </w:p>
        </w:tc>
        <w:tc>
          <w:tcPr>
            <w:tcW w:w="4071" w:type="dxa"/>
          </w:tcPr>
          <w:p w14:paraId="789F7C3E" w14:textId="77777777" w:rsidR="006C7D0C" w:rsidRPr="0041500A" w:rsidRDefault="006C7D0C" w:rsidP="006C7D0C">
            <w:pPr>
              <w:pStyle w:val="Heading1"/>
              <w:numPr>
                <w:ilvl w:val="0"/>
                <w:numId w:val="0"/>
              </w:numPr>
              <w:ind w:left="360"/>
              <w:rPr>
                <w:lang w:eastAsia="fr-FR"/>
              </w:rPr>
            </w:pPr>
          </w:p>
        </w:tc>
      </w:tr>
      <w:tr w:rsidR="006C7D0C" w14:paraId="5CBA37A3" w14:textId="77777777" w:rsidTr="006C7D0C">
        <w:tc>
          <w:tcPr>
            <w:tcW w:w="2255" w:type="dxa"/>
          </w:tcPr>
          <w:p w14:paraId="37F69B6C" w14:textId="77777777" w:rsidR="006C7D0C" w:rsidRDefault="006C7D0C" w:rsidP="006C7D0C">
            <w:pPr>
              <w:pStyle w:val="Heading1"/>
              <w:numPr>
                <w:ilvl w:val="0"/>
                <w:numId w:val="0"/>
              </w:numPr>
              <w:ind w:left="360"/>
            </w:pPr>
          </w:p>
        </w:tc>
        <w:tc>
          <w:tcPr>
            <w:tcW w:w="1268" w:type="dxa"/>
          </w:tcPr>
          <w:p w14:paraId="0AB53ED3" w14:textId="77777777" w:rsidR="006C7D0C" w:rsidRDefault="006C7D0C" w:rsidP="006C7D0C">
            <w:pPr>
              <w:pStyle w:val="Heading1"/>
              <w:numPr>
                <w:ilvl w:val="0"/>
                <w:numId w:val="0"/>
              </w:numPr>
              <w:ind w:left="360"/>
            </w:pPr>
          </w:p>
        </w:tc>
        <w:tc>
          <w:tcPr>
            <w:tcW w:w="990" w:type="dxa"/>
          </w:tcPr>
          <w:p w14:paraId="6637EE28" w14:textId="77777777" w:rsidR="006C7D0C" w:rsidRDefault="006C7D0C" w:rsidP="006C7D0C">
            <w:pPr>
              <w:pStyle w:val="Heading1"/>
              <w:numPr>
                <w:ilvl w:val="0"/>
                <w:numId w:val="0"/>
              </w:numPr>
              <w:ind w:left="360"/>
            </w:pPr>
          </w:p>
        </w:tc>
        <w:tc>
          <w:tcPr>
            <w:tcW w:w="4071" w:type="dxa"/>
          </w:tcPr>
          <w:p w14:paraId="0AB855A4" w14:textId="77777777" w:rsidR="006C7D0C" w:rsidRDefault="006C7D0C" w:rsidP="006C7D0C">
            <w:pPr>
              <w:pStyle w:val="Heading1"/>
              <w:numPr>
                <w:ilvl w:val="0"/>
                <w:numId w:val="0"/>
              </w:numPr>
              <w:ind w:left="360"/>
            </w:pPr>
          </w:p>
        </w:tc>
      </w:tr>
      <w:tr w:rsidR="006C7D0C" w14:paraId="73FE1865" w14:textId="77777777" w:rsidTr="006C7D0C">
        <w:tc>
          <w:tcPr>
            <w:tcW w:w="2255" w:type="dxa"/>
          </w:tcPr>
          <w:p w14:paraId="6EF557DB" w14:textId="77777777" w:rsidR="006C7D0C" w:rsidRDefault="006C7D0C" w:rsidP="006C7D0C">
            <w:pPr>
              <w:pStyle w:val="Heading1"/>
              <w:numPr>
                <w:ilvl w:val="0"/>
                <w:numId w:val="0"/>
              </w:numPr>
              <w:ind w:left="360"/>
            </w:pPr>
          </w:p>
        </w:tc>
        <w:tc>
          <w:tcPr>
            <w:tcW w:w="1268" w:type="dxa"/>
          </w:tcPr>
          <w:p w14:paraId="55385F1F" w14:textId="77777777" w:rsidR="006C7D0C" w:rsidRDefault="006C7D0C" w:rsidP="006C7D0C">
            <w:pPr>
              <w:pStyle w:val="Heading1"/>
              <w:numPr>
                <w:ilvl w:val="0"/>
                <w:numId w:val="0"/>
              </w:numPr>
            </w:pPr>
          </w:p>
        </w:tc>
        <w:tc>
          <w:tcPr>
            <w:tcW w:w="990" w:type="dxa"/>
          </w:tcPr>
          <w:p w14:paraId="6EA61E1F" w14:textId="77777777" w:rsidR="006C7D0C" w:rsidRDefault="006C7D0C" w:rsidP="006C7D0C">
            <w:pPr>
              <w:pStyle w:val="Heading1"/>
              <w:numPr>
                <w:ilvl w:val="0"/>
                <w:numId w:val="0"/>
              </w:numPr>
              <w:ind w:left="360"/>
            </w:pPr>
          </w:p>
        </w:tc>
        <w:tc>
          <w:tcPr>
            <w:tcW w:w="4071" w:type="dxa"/>
          </w:tcPr>
          <w:p w14:paraId="75DE80BF" w14:textId="77777777" w:rsidR="006C7D0C" w:rsidRDefault="006C7D0C" w:rsidP="006C7D0C">
            <w:pPr>
              <w:pStyle w:val="Heading1"/>
              <w:numPr>
                <w:ilvl w:val="0"/>
                <w:numId w:val="0"/>
              </w:numPr>
            </w:pPr>
          </w:p>
        </w:tc>
      </w:tr>
    </w:tbl>
    <w:p w14:paraId="7571845B" w14:textId="77777777" w:rsidR="006C7D0C" w:rsidRPr="0023440B" w:rsidRDefault="006C7D0C" w:rsidP="0023440B">
      <w:pPr>
        <w:autoSpaceDE w:val="0"/>
        <w:autoSpaceDN w:val="0"/>
        <w:adjustRightInd w:val="0"/>
        <w:spacing w:line="240" w:lineRule="auto"/>
        <w:jc w:val="left"/>
        <w:rPr>
          <w:bCs/>
          <w:lang w:val="en-US" w:eastAsia="en-IN"/>
        </w:rPr>
      </w:pPr>
    </w:p>
    <w:p w14:paraId="269A4AF6" w14:textId="77777777" w:rsidR="003677E2" w:rsidRPr="0023440B" w:rsidRDefault="003677E2" w:rsidP="003677E2">
      <w:pPr>
        <w:pStyle w:val="Heading1"/>
        <w:numPr>
          <w:ilvl w:val="0"/>
          <w:numId w:val="0"/>
        </w:numPr>
        <w:ind w:left="432"/>
        <w:rPr>
          <w:rFonts w:ascii="Garamond" w:hAnsi="Garamond" w:cs="Mangal"/>
          <w:b w:val="0"/>
          <w:szCs w:val="22"/>
          <w:lang w:eastAsia="en-IN"/>
        </w:rPr>
      </w:pPr>
    </w:p>
    <w:p w14:paraId="68138A4C" w14:textId="2D90C9CB" w:rsidR="00B200BA" w:rsidRPr="00444080" w:rsidRDefault="00B200BA" w:rsidP="00D949CD">
      <w:pPr>
        <w:pStyle w:val="Heading1"/>
        <w:rPr>
          <w:highlight w:val="yellow"/>
        </w:rPr>
      </w:pPr>
      <w:r w:rsidRPr="00444080">
        <w:rPr>
          <w:highlight w:val="yellow"/>
        </w:rPr>
        <w:t>Results and Discussion</w:t>
      </w:r>
    </w:p>
    <w:p w14:paraId="5B208115" w14:textId="0A997B6E" w:rsidR="00B200BA" w:rsidRDefault="00B200BA" w:rsidP="00CD17D5">
      <w:pPr>
        <w:jc w:val="center"/>
      </w:pP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C7D0C" w:rsidRPr="00105FC9" w:rsidRDefault="006C7D0C"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" fillcolor="white [3201]" stroked="f" strokeweight=".5pt">
                <v:textbox>
                  <w:txbxContent>
                    <w:p w14:paraId="771D1257" w14:textId="77777777" w:rsidR="006C7D0C" w:rsidRPr="00105FC9" w:rsidRDefault="006C7D0C"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C7D0C" w:rsidRPr="00105FC9" w:rsidRDefault="006C7D0C"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" fillcolor="white [3201]" stroked="f" strokeweight=".5pt">
                <v:textbox>
                  <w:txbxContent>
                    <w:p w14:paraId="37D87A1F" w14:textId="77777777" w:rsidR="006C7D0C" w:rsidRPr="00105FC9" w:rsidRDefault="006C7D0C"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C7D0C" w:rsidRPr="00105FC9" w:rsidRDefault="006C7D0C"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" fillcolor="white [3201]" stroked="f" strokeweight=".5pt">
                <v:textbox>
                  <w:txbxContent>
                    <w:p w14:paraId="388698AE" w14:textId="77777777" w:rsidR="006C7D0C" w:rsidRPr="00105FC9" w:rsidRDefault="006C7D0C"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C7D0C" w:rsidRPr="00105FC9" w:rsidRDefault="006C7D0C"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" fillcolor="white [3201]" stroked="f" strokeweight=".5pt">
                <v:textbox>
                  <w:txbxContent>
                    <w:p w14:paraId="67AAD0DE" w14:textId="77777777" w:rsidR="006C7D0C" w:rsidRPr="00105FC9" w:rsidRDefault="006C7D0C"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63F7C386" w14:textId="10EFF833" w:rsidR="007D5A43" w:rsidRPr="009374FD" w:rsidRDefault="00F205D2" w:rsidP="009374FD">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4384" behindDoc="0" locked="0" layoutInCell="1" allowOverlap="1" wp14:anchorId="3314D0E9" wp14:editId="3793CE64">
                <wp:simplePos x="0" y="0"/>
                <wp:positionH relativeFrom="column">
                  <wp:posOffset>4768850</wp:posOffset>
                </wp:positionH>
                <wp:positionV relativeFrom="paragraph">
                  <wp:posOffset>345552</wp:posOffset>
                </wp:positionV>
                <wp:extent cx="457200" cy="277905"/>
                <wp:effectExtent l="0" t="0" r="0" b="1905"/>
                <wp:wrapNone/>
                <wp:docPr id="5" name="Text Box 5"/>
                <wp:cNvGraphicFramePr/>
                <a:graphic xmlns:a="http://schemas.openxmlformats.org/drawingml/2006/main">
                  <a:graphicData uri="http://schemas.microsoft.com/office/word/2010/wordprocessingShape">
                    <wps:wsp>
                      <wps:cNvSpPr txBox="1"/>
                      <wps:spPr>
                        <a:xfrm>
                          <a:off x="0" y="0"/>
                          <a:ext cx="457200" cy="277905"/>
                        </a:xfrm>
                        <a:prstGeom prst="rect">
                          <a:avLst/>
                        </a:prstGeom>
                        <a:solidFill>
                          <a:schemeClr val="lt1"/>
                        </a:solidFill>
                        <a:ln w="6350">
                          <a:noFill/>
                        </a:ln>
                      </wps:spPr>
                      <wps:txbx>
                        <w:txbxContent>
                          <w:p w14:paraId="62E0F3CA" w14:textId="0870324F" w:rsidR="006C7D0C" w:rsidRPr="00105FC9" w:rsidRDefault="006C7D0C" w:rsidP="007D5A43">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14D0E9" id="Text Box 5" o:spid="_x0000_s1030" type="#_x0000_t202" style="position:absolute;left:0;text-align:left;margin-left:375.5pt;margin-top:27.2pt;width:36pt;height:21.9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" fillcolor="white [3201]" stroked="f" strokeweight=".5pt">
                <v:textbox>
                  <w:txbxContent>
                    <w:p w14:paraId="62E0F3CA" w14:textId="0870324F" w:rsidR="006C7D0C" w:rsidRPr="00105FC9" w:rsidRDefault="006C7D0C" w:rsidP="007D5A43">
                      <w:pPr>
                        <w:rPr>
                          <w:lang w:val="en-US"/>
                        </w:rPr>
                      </w:pPr>
                      <w:r>
                        <w:rPr>
                          <w:lang w:val="en-US"/>
                        </w:rPr>
                        <w:t>(5)</w:t>
                      </w:r>
                    </w:p>
                  </w:txbxContent>
                </v:textbox>
              </v:shape>
            </w:pict>
          </mc:Fallback>
        </mc:AlternateContent>
      </w:r>
      <w:r>
        <w:rPr>
          <w:b/>
          <w:bCs/>
          <w:lang w:val="en-US" w:eastAsia="en-IN"/>
        </w:rPr>
        <w:t>G-mean</w:t>
      </w:r>
      <w:r w:rsidR="007D5A43">
        <w:rPr>
          <w:b/>
          <w:bCs/>
          <w:lang w:val="en-US" w:eastAsia="en-IN"/>
        </w:rPr>
        <w:t>:</w:t>
      </w:r>
      <w:r w:rsidR="007D5A43" w:rsidRPr="003124E5">
        <w:rPr>
          <w:lang w:val="en-US" w:eastAsia="en-IN"/>
        </w:rPr>
        <w:t xml:space="preserve"> </w:t>
      </w:r>
      <w:r w:rsidR="009374FD" w:rsidRPr="009374FD">
        <w:rPr>
          <w:lang w:val="en-US" w:eastAsia="en-IN"/>
        </w:rPr>
        <w:t>A geometric mean of a true positive rate and a</w:t>
      </w:r>
      <w:r w:rsidR="009374FD">
        <w:rPr>
          <w:lang w:val="en-US" w:eastAsia="en-IN"/>
        </w:rPr>
        <w:t xml:space="preserve"> </w:t>
      </w:r>
      <w:r w:rsidR="009374FD" w:rsidRPr="009374FD">
        <w:rPr>
          <w:lang w:val="en-US" w:eastAsia="en-IN"/>
        </w:rPr>
        <w:t>true negative rate</w:t>
      </w:r>
      <w:r w:rsidR="007D5A43" w:rsidRPr="009374FD">
        <w:rPr>
          <w:lang w:val="en-US" w:eastAsia="en-IN"/>
        </w:rPr>
        <w:t>, as in Equation (5):</w:t>
      </w:r>
    </w:p>
    <w:p w14:paraId="65BBE0FA" w14:textId="647157C8" w:rsidR="003677E2" w:rsidRDefault="00F205D2" w:rsidP="003677E2">
      <w:pPr>
        <w:rPr>
          <w:lang w:val="en-US" w:eastAsia="en-IN"/>
        </w:rPr>
      </w:pPr>
      <m:oMathPara>
        <m:oMath>
          <m:r>
            <w:rPr>
              <w:rFonts w:ascii="Cambria Math" w:hAnsi="Cambria Math"/>
              <w:lang w:val="en-US" w:eastAsia="en-IN"/>
            </w:rPr>
            <m:t>G-mean=</m:t>
          </m:r>
          <m:rad>
            <m:radPr>
              <m:degHide m:val="1"/>
              <m:ctrlPr>
                <w:rPr>
                  <w:rFonts w:ascii="Cambria Math" w:hAnsi="Cambria Math"/>
                  <w:i/>
                  <w:lang w:val="en-US" w:eastAsia="en-IN"/>
                </w:rPr>
              </m:ctrlPr>
            </m:radPr>
            <m:deg/>
            <m:e>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N</m:t>
                  </m:r>
                </m:den>
              </m:f>
              <m:r>
                <w:rPr>
                  <w:rFonts w:ascii="Cambria Math" w:hAnsi="Cambria Math"/>
                  <w:lang w:val="en-US" w:eastAsia="en-IN"/>
                </w:rPr>
                <m:t>×</m:t>
              </m:r>
              <m:f>
                <m:fPr>
                  <m:ctrlPr>
                    <w:rPr>
                      <w:rFonts w:ascii="Cambria Math" w:hAnsi="Cambria Math"/>
                      <w:i/>
                      <w:lang w:val="en-US" w:eastAsia="en-IN"/>
                    </w:rPr>
                  </m:ctrlPr>
                </m:fPr>
                <m:num>
                  <m:r>
                    <w:rPr>
                      <w:rFonts w:ascii="Cambria Math" w:hAnsi="Cambria Math"/>
                      <w:lang w:val="en-US" w:eastAsia="en-IN"/>
                    </w:rPr>
                    <m:t>TN</m:t>
                  </m:r>
                </m:num>
                <m:den>
                  <m:r>
                    <w:rPr>
                      <w:rFonts w:ascii="Cambria Math" w:hAnsi="Cambria Math"/>
                      <w:lang w:val="en-US" w:eastAsia="en-IN"/>
                    </w:rPr>
                    <m:t>FP +TN</m:t>
                  </m:r>
                </m:den>
              </m:f>
            </m:e>
          </m:rad>
        </m:oMath>
      </m:oMathPara>
    </w:p>
    <w:p w14:paraId="5BB98191" w14:textId="77777777" w:rsidR="00F205D2" w:rsidRDefault="00F205D2" w:rsidP="00F205D2">
      <w:pPr>
        <w:pStyle w:val="Heading2"/>
        <w:numPr>
          <w:ilvl w:val="0"/>
          <w:numId w:val="0"/>
        </w:numPr>
        <w:ind w:left="576"/>
        <w:rPr>
          <w:highlight w:val="yellow"/>
          <w:lang w:val="en-US"/>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proofErr w:type="gramStart"/>
            <w:r>
              <w:rPr>
                <w:rFonts w:ascii="Times New Roman" w:hAnsi="Times New Roman" w:cs="Times New Roman"/>
                <w:sz w:val="20"/>
                <w:szCs w:val="20"/>
              </w:rPr>
              <w:t>tomcat-6</w:t>
            </w:r>
            <w:proofErr w:type="gramEnd"/>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FC20CD2" w14:textId="77777777" w:rsidR="00C07A0F" w:rsidRPr="00C07A0F" w:rsidRDefault="00043C84" w:rsidP="00C07A0F">
      <w:pPr>
        <w:pStyle w:val="Bibliography"/>
      </w:pPr>
      <w:r w:rsidRPr="00043C84">
        <w:rPr>
          <w:color w:val="000000" w:themeColor="text1"/>
        </w:rPr>
        <w:fldChar w:fldCharType="begin"/>
      </w:r>
      <w:r w:rsidR="00C07A0F">
        <w:rPr>
          <w:color w:val="000000" w:themeColor="text1"/>
        </w:rPr>
        <w:instrText xml:space="preserve"> ADDIN ZOTERO_BIBL {"uncited":[],"omitted":[],"custom":[]} CSL_BIBLIOGRAPHY </w:instrText>
      </w:r>
      <w:r w:rsidRPr="00043C84">
        <w:rPr>
          <w:color w:val="000000" w:themeColor="text1"/>
        </w:rPr>
        <w:fldChar w:fldCharType="separate"/>
      </w:r>
      <w:r w:rsidR="00C07A0F" w:rsidRPr="00C07A0F">
        <w:t>[1]</w:t>
      </w:r>
      <w:r w:rsidR="00C07A0F" w:rsidRPr="00C07A0F">
        <w:tab/>
        <w:t xml:space="preserve">I. Arora and A. Saha, “ELM and KELM based software defect prediction using feature selection techniques,” </w:t>
      </w:r>
      <w:r w:rsidR="00C07A0F" w:rsidRPr="00C07A0F">
        <w:rPr>
          <w:i/>
          <w:iCs/>
        </w:rPr>
        <w:t>Journal of Information and Optimization Sciences</w:t>
      </w:r>
      <w:r w:rsidR="00C07A0F" w:rsidRPr="00C07A0F">
        <w:t>, vol. 40, no. 5, pp. 1025–1045, Jul. 2019, doi: 10.1080/02522667.2019.1637999.</w:t>
      </w:r>
    </w:p>
    <w:p w14:paraId="0272C8BB" w14:textId="77777777" w:rsidR="00C07A0F" w:rsidRPr="00C07A0F" w:rsidRDefault="00C07A0F" w:rsidP="00C07A0F">
      <w:pPr>
        <w:pStyle w:val="Bibliography"/>
      </w:pPr>
      <w:r w:rsidRPr="00C07A0F">
        <w:t>[2]</w:t>
      </w:r>
      <w:r w:rsidRPr="00C07A0F">
        <w:tab/>
        <w:t xml:space="preserve">M. Anbu and G. S. Anandha Mala, “Feature selection using firefly algorithm in software defect prediction,” </w:t>
      </w:r>
      <w:r w:rsidRPr="00C07A0F">
        <w:rPr>
          <w:i/>
          <w:iCs/>
        </w:rPr>
        <w:t>Cluster Comput</w:t>
      </w:r>
      <w:r w:rsidRPr="00C07A0F">
        <w:t>, vol. 22, no. 5, pp. 10925–10934, Sep. 2019, doi: 10.1007/s10586-017-1235-3.</w:t>
      </w:r>
    </w:p>
    <w:p w14:paraId="088B6BE7" w14:textId="77777777" w:rsidR="00C07A0F" w:rsidRPr="00C07A0F" w:rsidRDefault="00C07A0F" w:rsidP="00C07A0F">
      <w:pPr>
        <w:pStyle w:val="Bibliography"/>
      </w:pPr>
      <w:r w:rsidRPr="00C07A0F">
        <w:t>[3]</w:t>
      </w:r>
      <w:r w:rsidRPr="00C07A0F">
        <w:tab/>
        <w:t xml:space="preserve">R. A. Khurma, H. Alsawalqah, I. Aljarah, M. A. Elaziz, and R. Damaševičius, “An Enhanced Evolutionary Software Defect Prediction Method Using Island Moth Flame Optimization,” </w:t>
      </w:r>
      <w:r w:rsidRPr="00C07A0F">
        <w:rPr>
          <w:i/>
          <w:iCs/>
        </w:rPr>
        <w:t>Mathematics</w:t>
      </w:r>
      <w:r w:rsidRPr="00C07A0F">
        <w:t>, vol. 9, no. 15, Art. no. 15, Jan. 2021, doi: 10.3390/math9151722.</w:t>
      </w:r>
    </w:p>
    <w:p w14:paraId="67B738B6" w14:textId="77777777" w:rsidR="00C07A0F" w:rsidRPr="00C07A0F" w:rsidRDefault="00C07A0F" w:rsidP="00C07A0F">
      <w:pPr>
        <w:pStyle w:val="Bibliography"/>
      </w:pPr>
      <w:r w:rsidRPr="00C07A0F">
        <w:t>[4]</w:t>
      </w:r>
      <w:r w:rsidRPr="00C07A0F">
        <w:tab/>
        <w:t xml:space="preserve">W. Bi and F. Yu, “A Feature Selection Framework for Software Defect Prediction Using ISFLA,” </w:t>
      </w:r>
      <w:r w:rsidRPr="00C07A0F">
        <w:rPr>
          <w:i/>
          <w:iCs/>
        </w:rPr>
        <w:t>IOP Conf. Ser.: Mater. Sci. Eng.</w:t>
      </w:r>
      <w:r w:rsidRPr="00C07A0F">
        <w:t>, vol. 677, p. 052121, Dec. 2019, doi: 10.1088/1757-899X/677/5/052121.</w:t>
      </w:r>
    </w:p>
    <w:p w14:paraId="7B078D00" w14:textId="77777777" w:rsidR="00C07A0F" w:rsidRPr="00C07A0F" w:rsidRDefault="00C07A0F" w:rsidP="00C07A0F">
      <w:pPr>
        <w:pStyle w:val="Bibliography"/>
      </w:pPr>
      <w:r w:rsidRPr="00C07A0F">
        <w:t>[5]</w:t>
      </w:r>
      <w:r w:rsidRPr="00C07A0F">
        <w:tab/>
        <w:t xml:space="preserve">D. Bowes, T. Hall, and J. Petrić, “Software defect prediction: do different classifiers find the same </w:t>
      </w:r>
      <w:proofErr w:type="gramStart"/>
      <w:r w:rsidRPr="00C07A0F">
        <w:t>defects?,</w:t>
      </w:r>
      <w:proofErr w:type="gramEnd"/>
      <w:r w:rsidRPr="00C07A0F">
        <w:t xml:space="preserve">” </w:t>
      </w:r>
      <w:r w:rsidRPr="00C07A0F">
        <w:rPr>
          <w:i/>
          <w:iCs/>
        </w:rPr>
        <w:t>Software Quality Journal</w:t>
      </w:r>
      <w:r w:rsidRPr="00C07A0F">
        <w:t>, vol. 26, Jun. 2018, doi: 10.1007/s11219-016-9353-3.</w:t>
      </w:r>
    </w:p>
    <w:p w14:paraId="6BB92352" w14:textId="77777777" w:rsidR="00C07A0F" w:rsidRPr="00C07A0F" w:rsidRDefault="00C07A0F" w:rsidP="00C07A0F">
      <w:pPr>
        <w:pStyle w:val="Bibliography"/>
      </w:pPr>
      <w:r w:rsidRPr="00C07A0F">
        <w:t>[6]</w:t>
      </w:r>
      <w:r w:rsidRPr="00C07A0F">
        <w:tab/>
        <w:t xml:space="preserve">A. O. Balogun </w:t>
      </w:r>
      <w:r w:rsidRPr="00C07A0F">
        <w:rPr>
          <w:i/>
          <w:iCs/>
        </w:rPr>
        <w:t>et al.</w:t>
      </w:r>
      <w:r w:rsidRPr="00C07A0F">
        <w:t xml:space="preserve">, “Search-Based Wrapper Feature Selection Methods in Software Defect Prediction: An Empirical Analysis,” </w:t>
      </w:r>
      <w:r w:rsidRPr="00C07A0F">
        <w:rPr>
          <w:i/>
          <w:iCs/>
        </w:rPr>
        <w:t>Advances in Intelligent Systems and Computing</w:t>
      </w:r>
      <w:r w:rsidRPr="00C07A0F">
        <w:t>, vol. 1224 A, pp. 492–503, 2020.</w:t>
      </w:r>
    </w:p>
    <w:p w14:paraId="388CF767" w14:textId="77777777" w:rsidR="00C07A0F" w:rsidRPr="00C07A0F" w:rsidRDefault="00C07A0F" w:rsidP="00C07A0F">
      <w:pPr>
        <w:pStyle w:val="Bibliography"/>
      </w:pPr>
      <w:r w:rsidRPr="00C07A0F">
        <w:t>[7]</w:t>
      </w:r>
      <w:r w:rsidRPr="00C07A0F">
        <w:tab/>
        <w:t xml:space="preserve">S. Goyal and P. K. Bhatia, “Software fault prediction using lion optimization algorithm,” </w:t>
      </w:r>
      <w:r w:rsidRPr="00C07A0F">
        <w:rPr>
          <w:i/>
          <w:iCs/>
        </w:rPr>
        <w:t>Int. j. inf. tecnol.</w:t>
      </w:r>
      <w:r w:rsidRPr="00C07A0F">
        <w:t>, Sep. 2021, doi: 10.1007/s41870-021-00804-w.</w:t>
      </w:r>
    </w:p>
    <w:p w14:paraId="12FBF294" w14:textId="77777777" w:rsidR="00C07A0F" w:rsidRPr="00C07A0F" w:rsidRDefault="00C07A0F" w:rsidP="00C07A0F">
      <w:pPr>
        <w:pStyle w:val="Bibliography"/>
      </w:pPr>
      <w:r w:rsidRPr="00C07A0F">
        <w:lastRenderedPageBreak/>
        <w:t>[8]</w:t>
      </w:r>
      <w:r w:rsidRPr="00C07A0F">
        <w:tab/>
        <w:t xml:space="preserve">M. Kondo, C. P. Bezemer, Y. Kamei, A. E. Hassan, and O. Mizuno, “The impact of feature reduction techniques on defect prediction models,” </w:t>
      </w:r>
      <w:r w:rsidRPr="00C07A0F">
        <w:rPr>
          <w:i/>
          <w:iCs/>
        </w:rPr>
        <w:t>Empirical Software Engineering</w:t>
      </w:r>
      <w:r w:rsidRPr="00C07A0F">
        <w:t>, vol. 24, no. 4, pp. 1925–1963, Aug. 2019, doi: 10.1007/s10664-018-9679-5.</w:t>
      </w:r>
    </w:p>
    <w:p w14:paraId="6695C82B" w14:textId="77777777" w:rsidR="00C07A0F" w:rsidRPr="00C07A0F" w:rsidRDefault="00C07A0F" w:rsidP="00C07A0F">
      <w:pPr>
        <w:pStyle w:val="Bibliography"/>
      </w:pPr>
      <w:r w:rsidRPr="00C07A0F">
        <w:t>[9]</w:t>
      </w:r>
      <w:r w:rsidRPr="00C07A0F">
        <w:tab/>
        <w:t xml:space="preserve">R. Abu Khurma, I. Aljarah, and A. Sharieh, “A Simultaneous Moth Flame Optimizer Feature Selection Approach Based on Levy Flight and Selection Operators for Medical Diagnosis,” </w:t>
      </w:r>
      <w:r w:rsidRPr="00C07A0F">
        <w:rPr>
          <w:i/>
          <w:iCs/>
        </w:rPr>
        <w:t>ARABIAN JOURNAL FOR SCIENCE AND ENGINEERING</w:t>
      </w:r>
      <w:r w:rsidRPr="00C07A0F">
        <w:t>, Mar. 2021, doi: 10.1007/s13369-021-05478-x.</w:t>
      </w:r>
    </w:p>
    <w:p w14:paraId="1B2D0080" w14:textId="77777777" w:rsidR="00C07A0F" w:rsidRPr="00C07A0F" w:rsidRDefault="00C07A0F" w:rsidP="00C07A0F">
      <w:pPr>
        <w:pStyle w:val="Bibliography"/>
      </w:pPr>
      <w:r w:rsidRPr="00C07A0F">
        <w:t>[10]</w:t>
      </w:r>
      <w:r w:rsidRPr="00C07A0F">
        <w:tab/>
        <w:t xml:space="preserve">S. Hosseini, B. Turhan, and M. Mäntylä, “A benchmark study on the effectiveness of search-based data selection and feature selection for cross project defect prediction,” </w:t>
      </w:r>
      <w:r w:rsidRPr="00C07A0F">
        <w:rPr>
          <w:i/>
          <w:iCs/>
        </w:rPr>
        <w:t>Information and Software Technology</w:t>
      </w:r>
      <w:r w:rsidRPr="00C07A0F">
        <w:t>, vol. 95, pp. 296–312, Mar. 2018, doi: 10.1016/j.infsof.2017.06.004.</w:t>
      </w:r>
    </w:p>
    <w:p w14:paraId="2878F10A" w14:textId="77777777" w:rsidR="00C07A0F" w:rsidRPr="00C07A0F" w:rsidRDefault="00C07A0F" w:rsidP="00C07A0F">
      <w:pPr>
        <w:pStyle w:val="Bibliography"/>
      </w:pPr>
      <w:r w:rsidRPr="00C07A0F">
        <w:t>[11]</w:t>
      </w:r>
      <w:r w:rsidRPr="00C07A0F">
        <w:tab/>
        <w:t xml:space="preserve">D. R. Ibrahim, R. Ghnemat, and A. Hudaib, “Software Defect Prediction using Feature Selection and Random Forest Algorithm,” in </w:t>
      </w:r>
      <w:r w:rsidRPr="00C07A0F">
        <w:rPr>
          <w:i/>
          <w:iCs/>
        </w:rPr>
        <w:t>2017 International Conference on New Trends in Computing Sciences (ICTCS)</w:t>
      </w:r>
      <w:r w:rsidRPr="00C07A0F">
        <w:t>, Oct. 2017, pp. 252–257. doi: 10.1109/ICTCS.2017.39.</w:t>
      </w:r>
    </w:p>
    <w:p w14:paraId="42C3CB7F" w14:textId="77777777" w:rsidR="00C07A0F" w:rsidRPr="00C07A0F" w:rsidRDefault="00C07A0F" w:rsidP="00C07A0F">
      <w:pPr>
        <w:pStyle w:val="Bibliography"/>
      </w:pPr>
      <w:r w:rsidRPr="00C07A0F">
        <w:t>[12]</w:t>
      </w:r>
      <w:r w:rsidRPr="00C07A0F">
        <w:tab/>
        <w:t xml:space="preserve">D. Harekal and V. Suma, “Implication of </w:t>
      </w:r>
      <w:proofErr w:type="gramStart"/>
      <w:r w:rsidRPr="00C07A0F">
        <w:t>Post Production</w:t>
      </w:r>
      <w:proofErr w:type="gramEnd"/>
      <w:r w:rsidRPr="00C07A0F">
        <w:t xml:space="preserve"> Defects in Software Industries,” </w:t>
      </w:r>
      <w:r w:rsidRPr="00C07A0F">
        <w:rPr>
          <w:i/>
          <w:iCs/>
        </w:rPr>
        <w:t>International Journal of Computer Applications</w:t>
      </w:r>
      <w:r w:rsidRPr="00C07A0F">
        <w:t>, vol. 109, pp. 20–23, Jan. 2015, doi: 10.5120/19419-1032.</w:t>
      </w:r>
    </w:p>
    <w:p w14:paraId="6C62B02F" w14:textId="77777777" w:rsidR="00C07A0F" w:rsidRPr="00C07A0F" w:rsidRDefault="00C07A0F" w:rsidP="00C07A0F">
      <w:pPr>
        <w:pStyle w:val="Bibliography"/>
      </w:pPr>
      <w:r w:rsidRPr="00C07A0F">
        <w:t>[13]</w:t>
      </w:r>
      <w:r w:rsidRPr="00C07A0F">
        <w:tab/>
        <w:t xml:space="preserve">M. Kläs, H. Nakao, F. Elberzhager, and J. Münch, “Support planning and controlling of early quality assurance by combining expert judgment and defect data- A case study,” </w:t>
      </w:r>
      <w:r w:rsidRPr="00C07A0F">
        <w:rPr>
          <w:i/>
          <w:iCs/>
        </w:rPr>
        <w:t>Empirical Software Engineering</w:t>
      </w:r>
      <w:r w:rsidRPr="00C07A0F">
        <w:t>, vol. 15, pp. 423–454, Aug. 2010, doi: 10.1007/s10664-009-9112-1.</w:t>
      </w:r>
    </w:p>
    <w:p w14:paraId="210DEE3E" w14:textId="77777777" w:rsidR="00C07A0F" w:rsidRPr="00C07A0F" w:rsidRDefault="00C07A0F" w:rsidP="00C07A0F">
      <w:pPr>
        <w:pStyle w:val="Bibliography"/>
      </w:pPr>
      <w:r w:rsidRPr="00C07A0F">
        <w:t>[14]</w:t>
      </w:r>
      <w:r w:rsidRPr="00C07A0F">
        <w:tab/>
        <w:t xml:space="preserve">N. D. Singpurwalla, “Determining an Optimal Time Interval for Testing and Debugging Software,” </w:t>
      </w:r>
      <w:r w:rsidRPr="00C07A0F">
        <w:rPr>
          <w:i/>
          <w:iCs/>
        </w:rPr>
        <w:t>IEEE TRANS SOFTWARE ENG</w:t>
      </w:r>
      <w:r w:rsidRPr="00C07A0F">
        <w:t>, vol. 17, no. 4, pp. 313–319, Apr. 1991, doi: 10.1109/32.90431.</w:t>
      </w:r>
    </w:p>
    <w:p w14:paraId="2E797B0B" w14:textId="77777777" w:rsidR="00C07A0F" w:rsidRPr="00C07A0F" w:rsidRDefault="00C07A0F" w:rsidP="00C07A0F">
      <w:pPr>
        <w:pStyle w:val="Bibliography"/>
      </w:pPr>
      <w:r w:rsidRPr="00C07A0F">
        <w:t>[15]</w:t>
      </w:r>
      <w:r w:rsidRPr="00C07A0F">
        <w:tab/>
        <w:t xml:space="preserve">R. Wahono, “A Systematic Literature Review of Software Defect Prediction: Research Trends, Datasets, Methods and Frameworks,” </w:t>
      </w:r>
      <w:r w:rsidRPr="00C07A0F">
        <w:rPr>
          <w:i/>
          <w:iCs/>
        </w:rPr>
        <w:t>Journal of Software Engineering</w:t>
      </w:r>
      <w:r w:rsidRPr="00C07A0F">
        <w:t>, vol. 1, May 2015.</w:t>
      </w:r>
    </w:p>
    <w:p w14:paraId="05722985" w14:textId="77777777" w:rsidR="00C07A0F" w:rsidRPr="00C07A0F" w:rsidRDefault="00C07A0F" w:rsidP="00C07A0F">
      <w:pPr>
        <w:pStyle w:val="Bibliography"/>
      </w:pPr>
      <w:r w:rsidRPr="00C07A0F">
        <w:t>[16]</w:t>
      </w:r>
      <w:r w:rsidRPr="00C07A0F">
        <w:tab/>
        <w:t xml:space="preserve">M. Mafarja </w:t>
      </w:r>
      <w:r w:rsidRPr="00C07A0F">
        <w:rPr>
          <w:i/>
          <w:iCs/>
        </w:rPr>
        <w:t>et al.</w:t>
      </w:r>
      <w:r w:rsidRPr="00C07A0F">
        <w:t xml:space="preserve">, “Binary dragonfly optimization for feature selection using time-varying transfer functions,” </w:t>
      </w:r>
      <w:r w:rsidRPr="00C07A0F">
        <w:rPr>
          <w:i/>
          <w:iCs/>
        </w:rPr>
        <w:t>Knowledge-Based Systems</w:t>
      </w:r>
      <w:r w:rsidRPr="00C07A0F">
        <w:t>, vol. 161, pp. 185–204, Dec. 2018, doi: 10.1016/j.knosys.2018.08.003.</w:t>
      </w:r>
    </w:p>
    <w:p w14:paraId="07AF829A" w14:textId="77777777" w:rsidR="00C07A0F" w:rsidRPr="00C07A0F" w:rsidRDefault="00C07A0F" w:rsidP="00C07A0F">
      <w:pPr>
        <w:pStyle w:val="Bibliography"/>
      </w:pPr>
      <w:r w:rsidRPr="00C07A0F">
        <w:t>[17]</w:t>
      </w:r>
      <w:r w:rsidRPr="00C07A0F">
        <w:tab/>
        <w:t xml:space="preserve">T. Thaher and N. Arman, “Efficient Multi-Swarm Binary Harris Hawks Optimization as a Feature Selection Approach for Software Fault Prediction,” in </w:t>
      </w:r>
      <w:r w:rsidRPr="00C07A0F">
        <w:rPr>
          <w:i/>
          <w:iCs/>
        </w:rPr>
        <w:t>2020 11th International Conference on Information and Communication Systems (ICICS)</w:t>
      </w:r>
      <w:r w:rsidRPr="00C07A0F">
        <w:t>, Apr. 2020, pp. 249–254. doi: 10.1109/ICICS49469.2020.239557.</w:t>
      </w:r>
    </w:p>
    <w:p w14:paraId="7331F2A8" w14:textId="77777777" w:rsidR="00C07A0F" w:rsidRPr="00C07A0F" w:rsidRDefault="00C07A0F" w:rsidP="00C07A0F">
      <w:pPr>
        <w:pStyle w:val="Bibliography"/>
      </w:pPr>
      <w:r w:rsidRPr="00C07A0F">
        <w:t>[18]</w:t>
      </w:r>
      <w:r w:rsidRPr="00C07A0F">
        <w:tab/>
        <w:t xml:space="preserve">I. Guyon and A. Elisseeff, “An Introduction to Variable and Feature Selection,” </w:t>
      </w:r>
      <w:r w:rsidRPr="00C07A0F">
        <w:rPr>
          <w:i/>
          <w:iCs/>
        </w:rPr>
        <w:t>Journal of Machine Learning Research</w:t>
      </w:r>
      <w:r w:rsidRPr="00C07A0F">
        <w:t>, vol. 3, no. Mar, pp. 1157–1182, 2003.</w:t>
      </w:r>
    </w:p>
    <w:p w14:paraId="5E371762" w14:textId="77777777" w:rsidR="00C07A0F" w:rsidRPr="00C07A0F" w:rsidRDefault="00C07A0F" w:rsidP="00C07A0F">
      <w:pPr>
        <w:pStyle w:val="Bibliography"/>
      </w:pPr>
      <w:r w:rsidRPr="00C07A0F">
        <w:t>[19]</w:t>
      </w:r>
      <w:r w:rsidRPr="00C07A0F">
        <w:tab/>
        <w:t>M. A., A. Balogun, H. Mojeed, and E. Ayobami, “Wrapper Feature Selection based Heterogeneous Classifiers for Software Defect Prediction,” pp. 1–11, Feb. 2019.</w:t>
      </w:r>
    </w:p>
    <w:p w14:paraId="0288EA4A" w14:textId="77777777" w:rsidR="00C07A0F" w:rsidRPr="00C07A0F" w:rsidRDefault="00C07A0F" w:rsidP="00C07A0F">
      <w:pPr>
        <w:pStyle w:val="Bibliography"/>
      </w:pPr>
      <w:r w:rsidRPr="00C07A0F">
        <w:t>[20]</w:t>
      </w:r>
      <w:r w:rsidRPr="00C07A0F">
        <w:tab/>
        <w:t xml:space="preserve">Z. Xu, J. Liu, Z. Yang, G. An, and X. Jia, “The Impact of Feature Selection on Defect Prediction Performance: An Empirical Comparison,” in </w:t>
      </w:r>
      <w:r w:rsidRPr="00C07A0F">
        <w:rPr>
          <w:i/>
          <w:iCs/>
        </w:rPr>
        <w:t>2016 IEEE 27th International Symposium on Software Reliability Engineering (ISSRE)</w:t>
      </w:r>
      <w:r w:rsidRPr="00C07A0F">
        <w:t>, Oct. 2016, pp. 309–320. doi: 10.1109/ISSRE.2016.13.</w:t>
      </w:r>
    </w:p>
    <w:p w14:paraId="5990CAA2" w14:textId="77777777" w:rsidR="00C07A0F" w:rsidRPr="00C07A0F" w:rsidRDefault="00C07A0F" w:rsidP="00C07A0F">
      <w:pPr>
        <w:pStyle w:val="Bibliography"/>
      </w:pPr>
      <w:r w:rsidRPr="00C07A0F">
        <w:t>[21]</w:t>
      </w:r>
      <w:r w:rsidRPr="00C07A0F">
        <w:tab/>
        <w:t xml:space="preserve">B. Ghotra, S. McIntosh, and A. E. Hassan, “A Large-Scale Study of the Impact of Feature Selection Techniques on Defect Classification Models,” in </w:t>
      </w:r>
      <w:r w:rsidRPr="00C07A0F">
        <w:rPr>
          <w:i/>
          <w:iCs/>
        </w:rPr>
        <w:t>2017 IEEE/ACM 14th International Conference on Mining Software Repositories (MSR)</w:t>
      </w:r>
      <w:r w:rsidRPr="00C07A0F">
        <w:t>, May 2017, pp. 146–157. doi: 10.1109/MSR.2017.18.</w:t>
      </w:r>
    </w:p>
    <w:p w14:paraId="22BA9A13" w14:textId="77777777" w:rsidR="00C07A0F" w:rsidRPr="00C07A0F" w:rsidRDefault="00C07A0F" w:rsidP="00C07A0F">
      <w:pPr>
        <w:pStyle w:val="Bibliography"/>
      </w:pPr>
      <w:r w:rsidRPr="00C07A0F">
        <w:t>[22]</w:t>
      </w:r>
      <w:r w:rsidRPr="00C07A0F">
        <w:tab/>
        <w:t xml:space="preserve">S. Biswas, M. Bordoloi, and B. Purkayastha, “Review on Feature Selection and Classification using Neuro-Fuzzy Approaches,” </w:t>
      </w:r>
      <w:r w:rsidRPr="00C07A0F">
        <w:rPr>
          <w:i/>
          <w:iCs/>
        </w:rPr>
        <w:t>International Journal of Applied Evolutionary Computation</w:t>
      </w:r>
      <w:r w:rsidRPr="00C07A0F">
        <w:t>, vol. 7, pp. 28–44, Oct. 2016, doi: 10.4018/IJAEC.2016100102.</w:t>
      </w:r>
    </w:p>
    <w:p w14:paraId="6BB580A0" w14:textId="77777777" w:rsidR="00C07A0F" w:rsidRPr="00C07A0F" w:rsidRDefault="00C07A0F" w:rsidP="00C07A0F">
      <w:pPr>
        <w:pStyle w:val="Bibliography"/>
      </w:pPr>
      <w:r w:rsidRPr="00C07A0F">
        <w:t>[23]</w:t>
      </w:r>
      <w:r w:rsidRPr="00C07A0F">
        <w:tab/>
        <w:t xml:space="preserve">H. Can, X. Jianchun, Z. Ruide, L. Juelong, Y. Qiliang, and X. Liqiang, “A new model for software defect prediction using Particle Swarm Optimization and support vector machine,” in </w:t>
      </w:r>
      <w:r w:rsidRPr="00C07A0F">
        <w:rPr>
          <w:i/>
          <w:iCs/>
        </w:rPr>
        <w:t>2013 25th Chinese Control and Decision Conference (CCDC)</w:t>
      </w:r>
      <w:r w:rsidRPr="00C07A0F">
        <w:t>, May 2013, pp. 4106–4110. doi: 10.1109/CCDC.2013.6561670.</w:t>
      </w:r>
    </w:p>
    <w:p w14:paraId="2D145D08" w14:textId="77777777" w:rsidR="00C07A0F" w:rsidRPr="00C07A0F" w:rsidRDefault="00C07A0F" w:rsidP="00C07A0F">
      <w:pPr>
        <w:pStyle w:val="Bibliography"/>
      </w:pPr>
      <w:r w:rsidRPr="00C07A0F">
        <w:t>[24]</w:t>
      </w:r>
      <w:r w:rsidRPr="00C07A0F">
        <w:tab/>
        <w:t xml:space="preserve">J. Kennedy and R. Eberhart, “Particle swarm optimization,” in </w:t>
      </w:r>
      <w:r w:rsidRPr="00C07A0F">
        <w:rPr>
          <w:i/>
          <w:iCs/>
        </w:rPr>
        <w:t>Proceedings of ICNN’95 - International Conference on Neural Networks</w:t>
      </w:r>
      <w:r w:rsidRPr="00C07A0F">
        <w:t>, Perth, WA, Australia, 1995, vol. 4, pp. 1942–1948. doi: 10.1109/ICNN.1995.488968.</w:t>
      </w:r>
    </w:p>
    <w:p w14:paraId="0141CCC2" w14:textId="77777777" w:rsidR="00C07A0F" w:rsidRPr="00C07A0F" w:rsidRDefault="00C07A0F" w:rsidP="00C07A0F">
      <w:pPr>
        <w:pStyle w:val="Bibliography"/>
      </w:pPr>
      <w:r w:rsidRPr="00C07A0F">
        <w:t>[25]</w:t>
      </w:r>
      <w:r w:rsidRPr="00C07A0F">
        <w:tab/>
        <w:t xml:space="preserve">J. Kennedy and R. C. Eberhart, “A discrete binary version of the particle swarm algorithm,” in </w:t>
      </w:r>
      <w:r w:rsidRPr="00C07A0F">
        <w:rPr>
          <w:i/>
          <w:iCs/>
        </w:rPr>
        <w:t>Computational Cybernetics and Simulation 1997 IEEE International Conference on Systems, Man, and Cybernetics</w:t>
      </w:r>
      <w:r w:rsidRPr="00C07A0F">
        <w:t>, Oct. 1997, vol. 5, pp. 4104–4108 vol.5. doi: 10.1109/ICSMC.1997.637339.</w:t>
      </w:r>
    </w:p>
    <w:p w14:paraId="5458E194" w14:textId="77777777" w:rsidR="00C07A0F" w:rsidRPr="00C07A0F" w:rsidRDefault="00C07A0F" w:rsidP="00C07A0F">
      <w:pPr>
        <w:pStyle w:val="Bibliography"/>
      </w:pPr>
      <w:r w:rsidRPr="00C07A0F">
        <w:t>[26]</w:t>
      </w:r>
      <w:r w:rsidRPr="00C07A0F">
        <w:tab/>
        <w:t xml:space="preserve">J. Too, A. R. Abdullah, and N. Mohd Saad, “A New Co-Evolution Binary Particle Swarm Optimization with Multiple Inertia Weight Strategy for Feature Selection,” </w:t>
      </w:r>
      <w:r w:rsidRPr="00C07A0F">
        <w:rPr>
          <w:i/>
          <w:iCs/>
        </w:rPr>
        <w:t>Informatics</w:t>
      </w:r>
      <w:r w:rsidRPr="00C07A0F">
        <w:t>, vol. 6, no. 2, Art. no. 2, Jun. 2019, doi: 10.3390/informatics6020021.</w:t>
      </w:r>
    </w:p>
    <w:p w14:paraId="70D2BFF5" w14:textId="77777777" w:rsidR="00C07A0F" w:rsidRPr="00C07A0F" w:rsidRDefault="00C07A0F" w:rsidP="00C07A0F">
      <w:pPr>
        <w:pStyle w:val="Bibliography"/>
      </w:pPr>
      <w:r w:rsidRPr="00C07A0F">
        <w:lastRenderedPageBreak/>
        <w:t>[27]</w:t>
      </w:r>
      <w:r w:rsidRPr="00C07A0F">
        <w:tab/>
        <w:t xml:space="preserve">L.-Y. Chuang, H.-W. Chang, C.-J. Tu, and C.-H. Yang, “Improved binary PSO for feature selection using gene expression data,” </w:t>
      </w:r>
      <w:r w:rsidRPr="00C07A0F">
        <w:rPr>
          <w:i/>
          <w:iCs/>
        </w:rPr>
        <w:t>Comput Biol Chem</w:t>
      </w:r>
      <w:r w:rsidRPr="00C07A0F">
        <w:t>, vol. 32, no. 1, pp. 29–37, Feb. 2008, doi: 10.1016/j.compbiolchem.2007.09.005.</w:t>
      </w:r>
    </w:p>
    <w:p w14:paraId="601B1376" w14:textId="77777777" w:rsidR="00C07A0F" w:rsidRPr="00C07A0F" w:rsidRDefault="00C07A0F" w:rsidP="00C07A0F">
      <w:pPr>
        <w:pStyle w:val="Bibliography"/>
      </w:pPr>
      <w:r w:rsidRPr="00C07A0F">
        <w:t>[28]</w:t>
      </w:r>
      <w:r w:rsidRPr="00C07A0F">
        <w:tab/>
        <w:t xml:space="preserve">B. Nguyen, B. Xue, P. Andreae, and M. Zhang, “A New Binary Particle Swarm Optimization Approach: Momentum and Dynamic Balance Between Exploration and Exploitation,” </w:t>
      </w:r>
      <w:r w:rsidRPr="00C07A0F">
        <w:rPr>
          <w:i/>
          <w:iCs/>
        </w:rPr>
        <w:t>IEEE Transactions on Cybernetics</w:t>
      </w:r>
      <w:r w:rsidRPr="00C07A0F">
        <w:t>, vol. PP, pp. 1–15, Oct. 2019, doi: 10.1109/TCYB.2019.2944141.</w:t>
      </w:r>
    </w:p>
    <w:p w14:paraId="09C680A5" w14:textId="77777777" w:rsidR="00C07A0F" w:rsidRPr="00C07A0F" w:rsidRDefault="00C07A0F" w:rsidP="00C07A0F">
      <w:pPr>
        <w:pStyle w:val="Bibliography"/>
      </w:pPr>
      <w:r w:rsidRPr="00C07A0F">
        <w:t>[29]</w:t>
      </w:r>
      <w:r w:rsidRPr="00C07A0F">
        <w:tab/>
        <w:t xml:space="preserve">E. Erturk and E. A. Sezer, “A comparison of some soft computing methods for software fault prediction,” </w:t>
      </w:r>
      <w:r w:rsidRPr="00C07A0F">
        <w:rPr>
          <w:i/>
          <w:iCs/>
        </w:rPr>
        <w:t>Expert Systems with Applications</w:t>
      </w:r>
      <w:r w:rsidRPr="00C07A0F">
        <w:t>, vol. 42, no. 4, pp. 1872–1879, Mar. 2015, doi: 10.1016/j.eswa.2014.10.025.</w:t>
      </w:r>
    </w:p>
    <w:p w14:paraId="1F41E733" w14:textId="77777777" w:rsidR="00C07A0F" w:rsidRPr="00C07A0F" w:rsidRDefault="00C07A0F" w:rsidP="00C07A0F">
      <w:pPr>
        <w:pStyle w:val="Bibliography"/>
      </w:pPr>
      <w:r w:rsidRPr="00C07A0F">
        <w:t>[30]</w:t>
      </w:r>
      <w:r w:rsidRPr="00C07A0F">
        <w:tab/>
        <w:t xml:space="preserve">R. S. Wahono and N. Suryana, “Combining Particle Swarm Optimization based Feature Selection and Bagging Technique for Software Defect Prediction,” </w:t>
      </w:r>
      <w:r w:rsidRPr="00C07A0F">
        <w:rPr>
          <w:i/>
          <w:iCs/>
        </w:rPr>
        <w:t>International Journal of Software Engineering and Its Applications</w:t>
      </w:r>
      <w:r w:rsidRPr="00C07A0F">
        <w:t>, p. 14, 2013.</w:t>
      </w:r>
    </w:p>
    <w:p w14:paraId="3E4F5E47" w14:textId="77777777" w:rsidR="00C07A0F" w:rsidRPr="00C07A0F" w:rsidRDefault="00C07A0F" w:rsidP="00C07A0F">
      <w:pPr>
        <w:pStyle w:val="Bibliography"/>
      </w:pPr>
      <w:r w:rsidRPr="00C07A0F">
        <w:t>[31]</w:t>
      </w:r>
      <w:r w:rsidRPr="00C07A0F">
        <w:tab/>
        <w:t xml:space="preserve">R. Wahono, N. Suryana, and S. Ahmad, “Metaheuristic Optimization based Feature Selection for Software Defect Prediction,” </w:t>
      </w:r>
      <w:r w:rsidRPr="00C07A0F">
        <w:rPr>
          <w:i/>
          <w:iCs/>
        </w:rPr>
        <w:t>Journal of Software</w:t>
      </w:r>
      <w:r w:rsidRPr="00C07A0F">
        <w:t>, vol. 9, pp. 1324–1333, May 2014, doi: 10.4304/jsw.9.5.1324-1333.</w:t>
      </w:r>
    </w:p>
    <w:p w14:paraId="05E09FF7" w14:textId="77777777" w:rsidR="00C07A0F" w:rsidRPr="00C07A0F" w:rsidRDefault="00C07A0F" w:rsidP="00C07A0F">
      <w:pPr>
        <w:pStyle w:val="Bibliography"/>
      </w:pPr>
      <w:r w:rsidRPr="00C07A0F">
        <w:t>[32]</w:t>
      </w:r>
      <w:r w:rsidRPr="00C07A0F">
        <w:tab/>
        <w:t xml:space="preserve">R. Malhotra, N. Nishant, S. Gurha, and V. Rathi, “Application of Particle Swarm Optimization for Software Defect Prediction Using Object Oriented Metrics,” in </w:t>
      </w:r>
      <w:r w:rsidRPr="00C07A0F">
        <w:rPr>
          <w:i/>
          <w:iCs/>
        </w:rPr>
        <w:t>2021 11th International Conference on Cloud Computing, Data Science Engineering (Confluence)</w:t>
      </w:r>
      <w:r w:rsidRPr="00C07A0F">
        <w:t>, Jan. 2021, pp. 88–93. doi: 10.1109/Confluence51648.2021.9377116.</w:t>
      </w:r>
    </w:p>
    <w:p w14:paraId="156575DD" w14:textId="77777777" w:rsidR="00C07A0F" w:rsidRPr="00C07A0F" w:rsidRDefault="00C07A0F" w:rsidP="00C07A0F">
      <w:pPr>
        <w:pStyle w:val="Bibliography"/>
      </w:pPr>
      <w:r w:rsidRPr="00C07A0F">
        <w:t>[33]</w:t>
      </w:r>
      <w:r w:rsidRPr="00C07A0F">
        <w:tab/>
        <w:t xml:space="preserve">M. Shepperd, Q. Song, Z. Sun, and C. Mair, “Data Quality: Some Comments on the NASA Software Defect Datasets,” </w:t>
      </w:r>
      <w:r w:rsidRPr="00C07A0F">
        <w:rPr>
          <w:i/>
          <w:iCs/>
        </w:rPr>
        <w:t>IIEEE Trans. Software Eng.</w:t>
      </w:r>
      <w:r w:rsidRPr="00C07A0F">
        <w:t>, vol. 39, no. 9, pp. 1208–1215, Sep. 2013, doi: 10.1109/TSE.2013.11.</w:t>
      </w:r>
    </w:p>
    <w:p w14:paraId="451DAEC1" w14:textId="4851A3D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8"/>
      <w:footerReference w:type="default" r:id="rId9"/>
      <w:headerReference w:type="first" r:id="rId10"/>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78297" w14:textId="77777777" w:rsidR="00504543" w:rsidRDefault="00504543" w:rsidP="009E2D58">
      <w:pPr>
        <w:spacing w:line="240" w:lineRule="auto"/>
      </w:pPr>
      <w:r>
        <w:separator/>
      </w:r>
    </w:p>
  </w:endnote>
  <w:endnote w:type="continuationSeparator" w:id="0">
    <w:p w14:paraId="5AA37030" w14:textId="77777777" w:rsidR="00504543" w:rsidRDefault="00504543" w:rsidP="009E2D58">
      <w:pPr>
        <w:spacing w:line="240" w:lineRule="auto"/>
      </w:pPr>
      <w:r>
        <w:continuationSeparator/>
      </w:r>
    </w:p>
  </w:endnote>
  <w:endnote w:type="continuationNotice" w:id="1">
    <w:p w14:paraId="52CA3903" w14:textId="77777777" w:rsidR="00504543" w:rsidRDefault="0050454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6C7D0C" w:rsidRDefault="006C7D0C">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C7D0C" w:rsidRDefault="006C7D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0F0BB" w14:textId="77777777" w:rsidR="00504543" w:rsidRDefault="00504543" w:rsidP="009E2D58">
      <w:pPr>
        <w:spacing w:line="240" w:lineRule="auto"/>
      </w:pPr>
      <w:r>
        <w:separator/>
      </w:r>
    </w:p>
  </w:footnote>
  <w:footnote w:type="continuationSeparator" w:id="0">
    <w:p w14:paraId="0570DF04" w14:textId="77777777" w:rsidR="00504543" w:rsidRDefault="00504543" w:rsidP="009E2D58">
      <w:pPr>
        <w:spacing w:line="240" w:lineRule="auto"/>
      </w:pPr>
      <w:r>
        <w:continuationSeparator/>
      </w:r>
    </w:p>
  </w:footnote>
  <w:footnote w:type="continuationNotice" w:id="1">
    <w:p w14:paraId="65BCD60B" w14:textId="77777777" w:rsidR="00504543" w:rsidRDefault="00504543">
      <w:pPr>
        <w:spacing w:line="240" w:lineRule="auto"/>
      </w:pPr>
    </w:p>
  </w:footnote>
  <w:footnote w:id="2">
    <w:p w14:paraId="0F2F39A5" w14:textId="77777777" w:rsidR="006C7D0C" w:rsidRPr="006710F1" w:rsidRDefault="006C7D0C" w:rsidP="003677E2">
      <w:pPr>
        <w:pStyle w:val="FootnoteText"/>
        <w:rPr>
          <w:lang w:val="en-US"/>
        </w:rPr>
      </w:pPr>
      <w:r w:rsidRPr="002038BC">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6C7D0C" w:rsidRPr="00156D20" w:rsidRDefault="006C7D0C" w:rsidP="003677E2">
      <w:pPr>
        <w:pStyle w:val="FootnoteText"/>
        <w:rPr>
          <w:lang w:val="en-US"/>
        </w:rPr>
      </w:pPr>
      <w:r w:rsidRPr="002038BC">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6C7D0C" w:rsidRPr="002F4440" w:rsidRDefault="006C7D0C"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6C7D0C" w:rsidRPr="002F4440" w:rsidRDefault="006C7D0C"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A61828"/>
    <w:multiLevelType w:val="multilevel"/>
    <w:tmpl w:val="D9FC1D7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12"/>
  </w:num>
  <w:num w:numId="3">
    <w:abstractNumId w:val="2"/>
  </w:num>
  <w:num w:numId="4">
    <w:abstractNumId w:val="11"/>
  </w:num>
  <w:num w:numId="5">
    <w:abstractNumId w:val="1"/>
  </w:num>
  <w:num w:numId="6">
    <w:abstractNumId w:val="16"/>
  </w:num>
  <w:num w:numId="7">
    <w:abstractNumId w:val="10"/>
  </w:num>
  <w:num w:numId="8">
    <w:abstractNumId w:val="18"/>
  </w:num>
  <w:num w:numId="9">
    <w:abstractNumId w:val="6"/>
  </w:num>
  <w:num w:numId="10">
    <w:abstractNumId w:val="5"/>
  </w:num>
  <w:num w:numId="11">
    <w:abstractNumId w:val="8"/>
  </w:num>
  <w:num w:numId="12">
    <w:abstractNumId w:val="13"/>
  </w:num>
  <w:num w:numId="13">
    <w:abstractNumId w:val="9"/>
  </w:num>
  <w:num w:numId="14">
    <w:abstractNumId w:val="14"/>
  </w:num>
  <w:num w:numId="15">
    <w:abstractNumId w:val="3"/>
  </w:num>
  <w:num w:numId="16">
    <w:abstractNumId w:val="15"/>
  </w:num>
  <w:num w:numId="17">
    <w:abstractNumId w:val="19"/>
  </w:num>
  <w:num w:numId="18">
    <w:abstractNumId w:val="7"/>
  </w:num>
  <w:num w:numId="19">
    <w:abstractNumId w:val="17"/>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kFAPjhXustAAAA"/>
  </w:docVars>
  <w:rsids>
    <w:rsidRoot w:val="003677E2"/>
    <w:rsid w:val="00000B5E"/>
    <w:rsid w:val="00002ABE"/>
    <w:rsid w:val="00014773"/>
    <w:rsid w:val="000149C8"/>
    <w:rsid w:val="00026FE4"/>
    <w:rsid w:val="00031E81"/>
    <w:rsid w:val="0003252F"/>
    <w:rsid w:val="00040984"/>
    <w:rsid w:val="00040ECA"/>
    <w:rsid w:val="00043C84"/>
    <w:rsid w:val="000443EA"/>
    <w:rsid w:val="000458C1"/>
    <w:rsid w:val="0005309E"/>
    <w:rsid w:val="0007173E"/>
    <w:rsid w:val="000753DD"/>
    <w:rsid w:val="00077773"/>
    <w:rsid w:val="000841DC"/>
    <w:rsid w:val="000A06B6"/>
    <w:rsid w:val="000A39D9"/>
    <w:rsid w:val="000C1065"/>
    <w:rsid w:val="000C153A"/>
    <w:rsid w:val="000D16AE"/>
    <w:rsid w:val="000D2032"/>
    <w:rsid w:val="0011235D"/>
    <w:rsid w:val="00121AFD"/>
    <w:rsid w:val="00125EE3"/>
    <w:rsid w:val="00133D62"/>
    <w:rsid w:val="00146636"/>
    <w:rsid w:val="001662A1"/>
    <w:rsid w:val="001728BF"/>
    <w:rsid w:val="001752F1"/>
    <w:rsid w:val="00175CF9"/>
    <w:rsid w:val="00176A77"/>
    <w:rsid w:val="001815A8"/>
    <w:rsid w:val="00187F4C"/>
    <w:rsid w:val="001916AC"/>
    <w:rsid w:val="00195734"/>
    <w:rsid w:val="001B4872"/>
    <w:rsid w:val="001D1CDE"/>
    <w:rsid w:val="001E5021"/>
    <w:rsid w:val="001E5B86"/>
    <w:rsid w:val="001F06B7"/>
    <w:rsid w:val="001F7CFD"/>
    <w:rsid w:val="002038BC"/>
    <w:rsid w:val="00213CC3"/>
    <w:rsid w:val="0023190E"/>
    <w:rsid w:val="0023440B"/>
    <w:rsid w:val="002405D7"/>
    <w:rsid w:val="00242C23"/>
    <w:rsid w:val="00244367"/>
    <w:rsid w:val="00244B23"/>
    <w:rsid w:val="00246A11"/>
    <w:rsid w:val="002470AC"/>
    <w:rsid w:val="00255E3C"/>
    <w:rsid w:val="00263FD8"/>
    <w:rsid w:val="0027080E"/>
    <w:rsid w:val="00280AF8"/>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B688F"/>
    <w:rsid w:val="003B72B7"/>
    <w:rsid w:val="003D207A"/>
    <w:rsid w:val="003D46B1"/>
    <w:rsid w:val="003F4591"/>
    <w:rsid w:val="00404FB0"/>
    <w:rsid w:val="004068BC"/>
    <w:rsid w:val="004143F7"/>
    <w:rsid w:val="00415031"/>
    <w:rsid w:val="00420F7F"/>
    <w:rsid w:val="00423B7B"/>
    <w:rsid w:val="00430C0A"/>
    <w:rsid w:val="00444080"/>
    <w:rsid w:val="00460D73"/>
    <w:rsid w:val="004834E5"/>
    <w:rsid w:val="004909E2"/>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B144A"/>
    <w:rsid w:val="005D3D0C"/>
    <w:rsid w:val="005E280D"/>
    <w:rsid w:val="005E6F91"/>
    <w:rsid w:val="005F044B"/>
    <w:rsid w:val="005F347C"/>
    <w:rsid w:val="005F404D"/>
    <w:rsid w:val="005F447C"/>
    <w:rsid w:val="00610C86"/>
    <w:rsid w:val="006159F8"/>
    <w:rsid w:val="006238C4"/>
    <w:rsid w:val="006352B9"/>
    <w:rsid w:val="006409F5"/>
    <w:rsid w:val="00653CC1"/>
    <w:rsid w:val="00655A70"/>
    <w:rsid w:val="00666E61"/>
    <w:rsid w:val="0067229F"/>
    <w:rsid w:val="00672A6D"/>
    <w:rsid w:val="00674CB8"/>
    <w:rsid w:val="00683C76"/>
    <w:rsid w:val="006A198C"/>
    <w:rsid w:val="006B2FF2"/>
    <w:rsid w:val="006C5825"/>
    <w:rsid w:val="006C7D0C"/>
    <w:rsid w:val="006D5ABE"/>
    <w:rsid w:val="006F429B"/>
    <w:rsid w:val="006F5619"/>
    <w:rsid w:val="00701D13"/>
    <w:rsid w:val="00702897"/>
    <w:rsid w:val="00702D11"/>
    <w:rsid w:val="007041D4"/>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7EAB"/>
    <w:rsid w:val="00895D9E"/>
    <w:rsid w:val="008A65E1"/>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B4CAE"/>
    <w:rsid w:val="00BB7CDF"/>
    <w:rsid w:val="00BE4DC6"/>
    <w:rsid w:val="00BE664E"/>
    <w:rsid w:val="00C013D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D0037A"/>
    <w:rsid w:val="00D07888"/>
    <w:rsid w:val="00D257C0"/>
    <w:rsid w:val="00D26A05"/>
    <w:rsid w:val="00D37DCA"/>
    <w:rsid w:val="00D4120E"/>
    <w:rsid w:val="00D51DD6"/>
    <w:rsid w:val="00D54F1D"/>
    <w:rsid w:val="00D64742"/>
    <w:rsid w:val="00D77B3F"/>
    <w:rsid w:val="00D91CF4"/>
    <w:rsid w:val="00D949CD"/>
    <w:rsid w:val="00DA34DB"/>
    <w:rsid w:val="00DA3C07"/>
    <w:rsid w:val="00DB1A42"/>
    <w:rsid w:val="00DB430A"/>
    <w:rsid w:val="00DE0C68"/>
    <w:rsid w:val="00DF373B"/>
    <w:rsid w:val="00DF6E98"/>
    <w:rsid w:val="00E16ADE"/>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26248</Words>
  <Characters>149614</Characters>
  <Application>Microsoft Office Word</Application>
  <DocSecurity>0</DocSecurity>
  <Lines>1246</Lines>
  <Paragraphs>351</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7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3</cp:revision>
  <cp:lastPrinted>2016-06-17T10:15:00Z</cp:lastPrinted>
  <dcterms:created xsi:type="dcterms:W3CDTF">2021-12-09T19:26:00Z</dcterms:created>
  <dcterms:modified xsi:type="dcterms:W3CDTF">2021-12-09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